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65383A" w14:textId="77777777" w:rsidR="00E53FAB" w:rsidRDefault="00E53FAB" w:rsidP="00E53FAB">
      <w:pPr>
        <w:tabs>
          <w:tab w:val="left" w:pos="5529"/>
        </w:tabs>
        <w:spacing w:after="60"/>
        <w:rPr>
          <w:sz w:val="32"/>
          <w:szCs w:val="32"/>
        </w:rPr>
      </w:pPr>
    </w:p>
    <w:p w14:paraId="3C2AF617" w14:textId="77777777" w:rsidR="00E53FAB" w:rsidRDefault="00E53FAB" w:rsidP="00E53FAB">
      <w:pPr>
        <w:tabs>
          <w:tab w:val="left" w:pos="5529"/>
        </w:tabs>
        <w:spacing w:after="60"/>
        <w:rPr>
          <w:sz w:val="32"/>
          <w:szCs w:val="32"/>
        </w:rPr>
      </w:pPr>
    </w:p>
    <w:p w14:paraId="572FB548" w14:textId="77777777" w:rsidR="00E53FAB" w:rsidRDefault="00E53FAB" w:rsidP="00E53FAB">
      <w:pPr>
        <w:spacing w:after="60"/>
        <w:jc w:val="center"/>
        <w:rPr>
          <w:noProof/>
          <w:lang w:eastAsia="pl-PL"/>
        </w:rPr>
      </w:pPr>
      <w:r>
        <w:rPr>
          <w:noProof/>
          <w:lang w:eastAsia="pl-PL"/>
        </w:rPr>
        <w:drawing>
          <wp:inline distT="0" distB="0" distL="0" distR="0" wp14:anchorId="3BF9ADA5" wp14:editId="74877817">
            <wp:extent cx="1800000" cy="1800000"/>
            <wp:effectExtent l="0" t="0" r="0" b="0"/>
            <wp:docPr id="2127277564" name="Obraz 2127277564" descr="Obraz zawierający Grafika, Czcionka, logo, desig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277564" name="Obraz 2127277564" descr="Obraz zawierający Grafika, Czcionka, logo, design&#10;&#10;Opis wygenerowany automatyczni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4A7EB2" w14:textId="77777777" w:rsidR="00E53FAB" w:rsidRDefault="00E53FAB" w:rsidP="00E53FAB">
      <w:pPr>
        <w:spacing w:after="60"/>
        <w:jc w:val="center"/>
      </w:pPr>
    </w:p>
    <w:p w14:paraId="30EB4FF3" w14:textId="77777777" w:rsidR="00E53FAB" w:rsidRPr="00DD3ABF" w:rsidRDefault="00E53FAB" w:rsidP="00E53FAB">
      <w:pPr>
        <w:spacing w:after="60"/>
        <w:jc w:val="center"/>
        <w:rPr>
          <w:rFonts w:ascii="Times New Roman" w:hAnsi="Times New Roman" w:cs="Times New Roman"/>
          <w:sz w:val="24"/>
          <w:szCs w:val="24"/>
        </w:rPr>
      </w:pPr>
    </w:p>
    <w:p w14:paraId="4E66FC96" w14:textId="77777777" w:rsidR="00E53FAB" w:rsidRPr="00DD3ABF" w:rsidRDefault="00E53FAB" w:rsidP="00E53FAB">
      <w:pPr>
        <w:spacing w:after="60"/>
        <w:jc w:val="center"/>
        <w:rPr>
          <w:rFonts w:ascii="Times New Roman" w:hAnsi="Times New Roman" w:cs="Times New Roman"/>
          <w:sz w:val="24"/>
          <w:szCs w:val="24"/>
          <w:vertAlign w:val="superscript"/>
        </w:rPr>
      </w:pPr>
      <w:r w:rsidRPr="00DD3ABF">
        <w:rPr>
          <w:rFonts w:ascii="Times New Roman" w:hAnsi="Times New Roman" w:cs="Times New Roman"/>
          <w:sz w:val="24"/>
          <w:szCs w:val="24"/>
        </w:rPr>
        <w:t xml:space="preserve">Studium </w:t>
      </w:r>
      <w:sdt>
        <w:sdtPr>
          <w:rPr>
            <w:rStyle w:val="Times"/>
            <w:rFonts w:cs="Times New Roman"/>
            <w:szCs w:val="24"/>
          </w:rPr>
          <w:id w:val="2128575281"/>
          <w:placeholder>
            <w:docPart w:val="479A3417CB9A473CB6B7CD78BD963EA7"/>
          </w:placeholder>
          <w:dropDownList>
            <w:listItem w:value="Wybierz element."/>
            <w:listItem w:displayText="Licencjackie" w:value="Licencjackie"/>
            <w:listItem w:displayText="Magisterskie" w:value="Magisterskie"/>
          </w:dropDownList>
        </w:sdtPr>
        <w:sdtEndPr>
          <w:rPr>
            <w:rStyle w:val="Domylnaczcionkaakapitu"/>
            <w:rFonts w:asciiTheme="minorHAnsi" w:hAnsiTheme="minorHAnsi"/>
            <w:sz w:val="22"/>
          </w:rPr>
        </w:sdtEndPr>
        <w:sdtContent>
          <w:r w:rsidRPr="00DD3ABF">
            <w:rPr>
              <w:rStyle w:val="Times"/>
              <w:rFonts w:cs="Times New Roman"/>
              <w:szCs w:val="24"/>
            </w:rPr>
            <w:t>Magisterskie</w:t>
          </w:r>
        </w:sdtContent>
      </w:sdt>
    </w:p>
    <w:p w14:paraId="5FF4E221" w14:textId="77777777" w:rsidR="00E53FAB" w:rsidRPr="00DD3ABF" w:rsidRDefault="00E53FAB" w:rsidP="00E53FAB">
      <w:pPr>
        <w:spacing w:after="60"/>
        <w:rPr>
          <w:rFonts w:ascii="Times New Roman" w:hAnsi="Times New Roman" w:cs="Times New Roman"/>
          <w:sz w:val="24"/>
          <w:szCs w:val="24"/>
        </w:rPr>
      </w:pPr>
    </w:p>
    <w:p w14:paraId="5093EB72" w14:textId="77777777" w:rsidR="00E53FAB" w:rsidRPr="00DD3ABF" w:rsidRDefault="00E53FAB" w:rsidP="00E53FAB">
      <w:pPr>
        <w:spacing w:after="60"/>
        <w:ind w:left="993" w:hanging="993"/>
        <w:rPr>
          <w:rFonts w:ascii="Times New Roman" w:hAnsi="Times New Roman" w:cs="Times New Roman"/>
          <w:sz w:val="24"/>
          <w:szCs w:val="24"/>
        </w:rPr>
      </w:pPr>
      <w:r w:rsidRPr="00DD3ABF">
        <w:rPr>
          <w:rFonts w:ascii="Times New Roman" w:hAnsi="Times New Roman" w:cs="Times New Roman"/>
          <w:sz w:val="24"/>
          <w:szCs w:val="24"/>
        </w:rPr>
        <w:t>Kierunek</w:t>
      </w:r>
      <w:r w:rsidRPr="00DD3ABF">
        <w:rPr>
          <w:rStyle w:val="Times"/>
          <w:rFonts w:cs="Times New Roman"/>
          <w:szCs w:val="24"/>
        </w:rPr>
        <w:t xml:space="preserve"> </w:t>
      </w:r>
      <w:sdt>
        <w:sdtPr>
          <w:rPr>
            <w:rStyle w:val="Times"/>
            <w:rFonts w:cs="Times New Roman"/>
            <w:szCs w:val="24"/>
          </w:rPr>
          <w:id w:val="576635381"/>
          <w:placeholder>
            <w:docPart w:val="3ACC5F841FEE41D7B559D12B1601FCA2"/>
          </w:placeholder>
        </w:sdtPr>
        <w:sdtContent>
          <w:sdt>
            <w:sdtPr>
              <w:rPr>
                <w:rStyle w:val="Times"/>
                <w:rFonts w:cs="Times New Roman"/>
                <w:szCs w:val="24"/>
              </w:rPr>
              <w:id w:val="153113918"/>
              <w:placeholder>
                <w:docPart w:val="F8C11F75562E4CCDB0FB81BCF35C7ED7"/>
              </w:placeholder>
            </w:sdtPr>
            <w:sdtContent>
              <w:r>
                <w:rPr>
                  <w:rStyle w:val="Times"/>
                  <w:rFonts w:cs="Times New Roman"/>
                  <w:szCs w:val="24"/>
                </w:rPr>
                <w:t>Big Data</w:t>
              </w:r>
            </w:sdtContent>
          </w:sdt>
        </w:sdtContent>
      </w:sdt>
      <w:r w:rsidRPr="00DD3ABF">
        <w:rPr>
          <w:rFonts w:ascii="Times New Roman" w:hAnsi="Times New Roman" w:cs="Times New Roman"/>
          <w:sz w:val="24"/>
          <w:szCs w:val="24"/>
        </w:rPr>
        <w:t xml:space="preserve"> </w:t>
      </w:r>
    </w:p>
    <w:p w14:paraId="55BC5DFD" w14:textId="77777777" w:rsidR="00E53FAB" w:rsidRPr="00DD3ABF" w:rsidRDefault="00E53FAB" w:rsidP="00E53FAB">
      <w:pPr>
        <w:spacing w:after="60"/>
        <w:rPr>
          <w:rFonts w:ascii="Times New Roman" w:hAnsi="Times New Roman" w:cs="Times New Roman"/>
          <w:sz w:val="24"/>
          <w:szCs w:val="24"/>
        </w:rPr>
      </w:pPr>
    </w:p>
    <w:p w14:paraId="366E8A21" w14:textId="77777777" w:rsidR="00E53FAB" w:rsidRPr="00DD3ABF" w:rsidRDefault="00E53FAB" w:rsidP="00E53FAB">
      <w:pPr>
        <w:spacing w:after="60"/>
        <w:rPr>
          <w:rFonts w:ascii="Times New Roman" w:hAnsi="Times New Roman" w:cs="Times New Roman"/>
          <w:sz w:val="24"/>
          <w:szCs w:val="24"/>
        </w:rPr>
      </w:pPr>
    </w:p>
    <w:p w14:paraId="49B5D7F3" w14:textId="77777777" w:rsidR="00E53FAB" w:rsidRPr="00DD3ABF" w:rsidRDefault="00E53FAB" w:rsidP="00E53FAB">
      <w:pPr>
        <w:rPr>
          <w:rFonts w:ascii="Times New Roman" w:hAnsi="Times New Roman" w:cs="Times New Roman"/>
          <w:sz w:val="24"/>
          <w:szCs w:val="24"/>
        </w:rPr>
      </w:pP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t>Imię i nazwisko autora</w:t>
      </w:r>
    </w:p>
    <w:p w14:paraId="602A5573" w14:textId="77777777" w:rsidR="00E53FAB" w:rsidRPr="00DD3ABF" w:rsidRDefault="00000000" w:rsidP="00E53FAB">
      <w:pPr>
        <w:ind w:left="4962"/>
        <w:rPr>
          <w:rStyle w:val="Times"/>
          <w:rFonts w:cs="Times New Roman"/>
          <w:szCs w:val="24"/>
        </w:rPr>
      </w:pPr>
      <w:sdt>
        <w:sdtPr>
          <w:rPr>
            <w:rStyle w:val="times12"/>
            <w:rFonts w:cs="Times New Roman"/>
            <w:szCs w:val="24"/>
          </w:rPr>
          <w:id w:val="1643771624"/>
          <w:placeholder>
            <w:docPart w:val="D015A33856CE42AB9764C6B759D32AED"/>
          </w:placeholder>
        </w:sdtPr>
        <w:sdtEndPr>
          <w:rPr>
            <w:rStyle w:val="Times"/>
          </w:rPr>
        </w:sdtEndPr>
        <w:sdtContent>
          <w:sdt>
            <w:sdtPr>
              <w:rPr>
                <w:rStyle w:val="times12"/>
                <w:rFonts w:cs="Times New Roman"/>
                <w:szCs w:val="24"/>
              </w:rPr>
              <w:id w:val="2138060135"/>
              <w:placeholder>
                <w:docPart w:val="658A91736C9C4644A895755676E4EF66"/>
              </w:placeholder>
            </w:sdtPr>
            <w:sdtEndPr>
              <w:rPr>
                <w:rStyle w:val="Times"/>
              </w:rPr>
            </w:sdtEndPr>
            <w:sdtContent>
              <w:r w:rsidR="00E53FAB">
                <w:rPr>
                  <w:rStyle w:val="times12"/>
                  <w:rFonts w:cs="Times New Roman"/>
                  <w:szCs w:val="24"/>
                </w:rPr>
                <w:t>Antoni Ziółkowski</w:t>
              </w:r>
            </w:sdtContent>
          </w:sdt>
        </w:sdtContent>
      </w:sdt>
    </w:p>
    <w:p w14:paraId="531D0441" w14:textId="77777777" w:rsidR="00E53FAB" w:rsidRPr="00DD3ABF" w:rsidRDefault="00E53FAB" w:rsidP="00E53FAB">
      <w:pPr>
        <w:rPr>
          <w:rFonts w:ascii="Times New Roman" w:hAnsi="Times New Roman" w:cs="Times New Roman"/>
          <w:sz w:val="24"/>
          <w:szCs w:val="24"/>
        </w:rPr>
      </w:pP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t>Nr albumu</w:t>
      </w:r>
      <w:r w:rsidRPr="00DD3ABF">
        <w:rPr>
          <w:rStyle w:val="times12"/>
          <w:rFonts w:cs="Times New Roman"/>
          <w:szCs w:val="24"/>
        </w:rPr>
        <w:t xml:space="preserve"> </w:t>
      </w:r>
      <w:sdt>
        <w:sdtPr>
          <w:rPr>
            <w:rStyle w:val="times12"/>
            <w:rFonts w:cs="Times New Roman"/>
            <w:szCs w:val="24"/>
          </w:rPr>
          <w:id w:val="-1031803251"/>
          <w:placeholder>
            <w:docPart w:val="0013F79B37CD4CBF87FA2843963FAE2C"/>
          </w:placeholder>
        </w:sdtPr>
        <w:sdtEndPr>
          <w:rPr>
            <w:rStyle w:val="Times"/>
          </w:rPr>
        </w:sdtEndPr>
        <w:sdtContent>
          <w:sdt>
            <w:sdtPr>
              <w:rPr>
                <w:rStyle w:val="times12"/>
                <w:rFonts w:cs="Times New Roman"/>
                <w:szCs w:val="24"/>
              </w:rPr>
              <w:id w:val="719708232"/>
              <w:placeholder>
                <w:docPart w:val="DDA8317B0E66464F96A9F76F10EF77CE"/>
              </w:placeholder>
            </w:sdtPr>
            <w:sdtEndPr>
              <w:rPr>
                <w:rStyle w:val="Times"/>
              </w:rPr>
            </w:sdtEndPr>
            <w:sdtContent>
              <w:r>
                <w:rPr>
                  <w:rStyle w:val="times12"/>
                  <w:rFonts w:cs="Times New Roman"/>
                  <w:szCs w:val="24"/>
                </w:rPr>
                <w:t>83133</w:t>
              </w:r>
            </w:sdtContent>
          </w:sdt>
        </w:sdtContent>
      </w:sdt>
      <w:r w:rsidRPr="00DD3ABF">
        <w:rPr>
          <w:rFonts w:ascii="Times New Roman" w:hAnsi="Times New Roman" w:cs="Times New Roman"/>
          <w:sz w:val="24"/>
          <w:szCs w:val="24"/>
        </w:rPr>
        <w:t xml:space="preserve"> </w:t>
      </w:r>
    </w:p>
    <w:p w14:paraId="1B390589" w14:textId="77777777" w:rsidR="00E53FAB" w:rsidRDefault="00E53FAB" w:rsidP="00E53FAB">
      <w:pPr>
        <w:spacing w:after="60"/>
      </w:pPr>
    </w:p>
    <w:p w14:paraId="75961D07" w14:textId="77777777" w:rsidR="00E53FAB" w:rsidRDefault="00E53FAB" w:rsidP="00E53FAB">
      <w:pPr>
        <w:spacing w:after="60"/>
      </w:pPr>
    </w:p>
    <w:p w14:paraId="1AE48198" w14:textId="77777777" w:rsidR="00E53FAB" w:rsidRDefault="00000000" w:rsidP="00E53FAB">
      <w:pPr>
        <w:spacing w:after="60"/>
        <w:jc w:val="center"/>
        <w:rPr>
          <w:rStyle w:val="Times"/>
        </w:rPr>
      </w:pPr>
      <w:sdt>
        <w:sdtPr>
          <w:rPr>
            <w:rStyle w:val="timesbold24"/>
          </w:rPr>
          <w:id w:val="1168211787"/>
          <w:placeholder>
            <w:docPart w:val="3E9D79B2811F4A928CBAF3A7F8B31D6A"/>
          </w:placeholder>
        </w:sdtPr>
        <w:sdtEndPr>
          <w:rPr>
            <w:rStyle w:val="Times"/>
            <w:b w:val="0"/>
            <w:sz w:val="24"/>
          </w:rPr>
        </w:sdtEndPr>
        <w:sdtContent>
          <w:r w:rsidR="00E53FAB">
            <w:rPr>
              <w:rStyle w:val="timesbold24"/>
            </w:rPr>
            <w:t>Lora (</w:t>
          </w:r>
          <w:proofErr w:type="spellStart"/>
          <w:r w:rsidR="00E53FAB">
            <w:rPr>
              <w:rStyle w:val="timesbold24"/>
            </w:rPr>
            <w:t>outline</w:t>
          </w:r>
          <w:proofErr w:type="spellEnd"/>
          <w:r w:rsidR="00E53FAB">
            <w:rPr>
              <w:rStyle w:val="timesbold24"/>
            </w:rPr>
            <w:t xml:space="preserve"> jak na razie z fokusem na czas i pieniądz/fine-</w:t>
          </w:r>
          <w:proofErr w:type="spellStart"/>
          <w:r w:rsidR="00E53FAB">
            <w:rPr>
              <w:rStyle w:val="timesbold24"/>
            </w:rPr>
            <w:t>tuning</w:t>
          </w:r>
          <w:proofErr w:type="spellEnd"/>
          <w:r w:rsidR="00E53FAB">
            <w:rPr>
              <w:rStyle w:val="timesbold24"/>
            </w:rPr>
            <w:t xml:space="preserve"> </w:t>
          </w:r>
          <w:proofErr w:type="spellStart"/>
          <w:r w:rsidR="00E53FAB">
            <w:rPr>
              <w:rStyle w:val="timesbold24"/>
            </w:rPr>
            <w:t>llmów</w:t>
          </w:r>
          <w:proofErr w:type="spellEnd"/>
          <w:r w:rsidR="00E53FAB">
            <w:rPr>
              <w:rStyle w:val="timesbold24"/>
            </w:rPr>
            <w:t xml:space="preserve"> przez pojedyncze jednostki czy małe firmy)</w:t>
          </w:r>
        </w:sdtContent>
      </w:sdt>
    </w:p>
    <w:p w14:paraId="4B4C54FF" w14:textId="77777777" w:rsidR="00E53FAB" w:rsidRDefault="00E53FAB" w:rsidP="00E53FAB">
      <w:pPr>
        <w:spacing w:after="60"/>
        <w:jc w:val="center"/>
        <w:rPr>
          <w:b/>
          <w:bCs/>
          <w:sz w:val="48"/>
          <w:szCs w:val="48"/>
        </w:rPr>
      </w:pPr>
    </w:p>
    <w:p w14:paraId="4A659DFE" w14:textId="77777777" w:rsidR="00E53FAB" w:rsidRPr="00DD3ABF" w:rsidRDefault="00E53FAB" w:rsidP="00E53FAB">
      <w:pPr>
        <w:spacing w:after="60"/>
        <w:rPr>
          <w:rFonts w:ascii="Times New Roman" w:hAnsi="Times New Roman" w:cs="Times New Roman"/>
          <w:sz w:val="24"/>
          <w:szCs w:val="24"/>
          <w:vertAlign w:val="superscript"/>
        </w:rPr>
      </w:pP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sidRPr="00DD3ABF">
        <w:rPr>
          <w:rFonts w:ascii="Times New Roman" w:hAnsi="Times New Roman" w:cs="Times New Roman"/>
          <w:sz w:val="24"/>
          <w:szCs w:val="24"/>
        </w:rPr>
        <w:t xml:space="preserve">Praca </w:t>
      </w:r>
      <w:sdt>
        <w:sdtPr>
          <w:rPr>
            <w:rStyle w:val="Times"/>
            <w:rFonts w:cs="Times New Roman"/>
            <w:szCs w:val="24"/>
          </w:rPr>
          <w:id w:val="1945573689"/>
          <w:placeholder>
            <w:docPart w:val="1AEF5F5BC91E4A65842C8D6451BB4194"/>
          </w:placeholder>
          <w:dropDownList>
            <w:listItem w:value="Wybierz element."/>
            <w:listItem w:displayText="licencjacka" w:value="licencjacka"/>
            <w:listItem w:displayText="magisterska" w:value="magisterska"/>
          </w:dropDownList>
        </w:sdtPr>
        <w:sdtEndPr>
          <w:rPr>
            <w:rStyle w:val="Domylnaczcionkaakapitu"/>
            <w:rFonts w:asciiTheme="minorHAnsi" w:hAnsiTheme="minorHAnsi"/>
            <w:sz w:val="22"/>
          </w:rPr>
        </w:sdtEndPr>
        <w:sdtContent>
          <w:r w:rsidRPr="00DD3ABF">
            <w:rPr>
              <w:rStyle w:val="Times"/>
              <w:rFonts w:cs="Times New Roman"/>
              <w:szCs w:val="24"/>
            </w:rPr>
            <w:t>magisterska</w:t>
          </w:r>
        </w:sdtContent>
      </w:sdt>
      <w:r w:rsidRPr="00DD3ABF">
        <w:rPr>
          <w:rFonts w:ascii="Times New Roman" w:hAnsi="Times New Roman" w:cs="Times New Roman"/>
          <w:sz w:val="24"/>
          <w:szCs w:val="24"/>
          <w:vertAlign w:val="superscript"/>
        </w:rPr>
        <w:t xml:space="preserve"> </w:t>
      </w:r>
    </w:p>
    <w:p w14:paraId="376AED92" w14:textId="77777777" w:rsidR="00E53FAB" w:rsidRPr="00DD3ABF" w:rsidRDefault="00E53FAB" w:rsidP="00E53FAB">
      <w:pPr>
        <w:spacing w:after="60"/>
        <w:rPr>
          <w:rFonts w:ascii="Times New Roman" w:hAnsi="Times New Roman" w:cs="Times New Roman"/>
          <w:sz w:val="24"/>
          <w:szCs w:val="24"/>
        </w:rPr>
      </w:pP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r>
      <w:r w:rsidRPr="00DD3ABF">
        <w:rPr>
          <w:rFonts w:ascii="Times New Roman" w:hAnsi="Times New Roman" w:cs="Times New Roman"/>
          <w:sz w:val="24"/>
          <w:szCs w:val="24"/>
        </w:rPr>
        <w:tab/>
        <w:t>pod kierunkiem naukowym</w:t>
      </w:r>
    </w:p>
    <w:p w14:paraId="1C28BAC8" w14:textId="77777777" w:rsidR="00E53FAB" w:rsidRPr="00DD3ABF" w:rsidRDefault="00000000" w:rsidP="00E53FAB">
      <w:pPr>
        <w:spacing w:after="60"/>
        <w:ind w:left="4962"/>
        <w:rPr>
          <w:rFonts w:ascii="Times New Roman" w:hAnsi="Times New Roman" w:cs="Times New Roman"/>
          <w:sz w:val="24"/>
          <w:szCs w:val="24"/>
        </w:rPr>
      </w:pPr>
      <w:sdt>
        <w:sdtPr>
          <w:rPr>
            <w:rStyle w:val="Times"/>
            <w:rFonts w:cs="Times New Roman"/>
            <w:szCs w:val="24"/>
          </w:rPr>
          <w:id w:val="-193774215"/>
          <w:placeholder>
            <w:docPart w:val="142717005BCF4484B36879EFD0845EF9"/>
          </w:placeholder>
        </w:sdtPr>
        <w:sdtContent>
          <w:r w:rsidR="00E53FAB" w:rsidRPr="00DD3ABF">
            <w:rPr>
              <w:rStyle w:val="Times"/>
              <w:rFonts w:cs="Times New Roman"/>
              <w:szCs w:val="24"/>
            </w:rPr>
            <w:t xml:space="preserve">Dr </w:t>
          </w:r>
          <w:r w:rsidR="00E53FAB">
            <w:rPr>
              <w:rStyle w:val="Times"/>
              <w:rFonts w:cs="Times New Roman"/>
              <w:szCs w:val="24"/>
            </w:rPr>
            <w:t>Sebastiana Zająca</w:t>
          </w:r>
        </w:sdtContent>
      </w:sdt>
    </w:p>
    <w:p w14:paraId="61923BBC" w14:textId="77777777" w:rsidR="00E53FAB" w:rsidRPr="00DD3ABF" w:rsidRDefault="00000000" w:rsidP="00E53FAB">
      <w:pPr>
        <w:spacing w:after="60"/>
        <w:ind w:left="4962"/>
        <w:rPr>
          <w:rFonts w:ascii="Times New Roman" w:hAnsi="Times New Roman" w:cs="Times New Roman"/>
          <w:sz w:val="24"/>
          <w:szCs w:val="24"/>
          <w:vertAlign w:val="superscript"/>
        </w:rPr>
      </w:pPr>
      <w:sdt>
        <w:sdtPr>
          <w:rPr>
            <w:rStyle w:val="times12"/>
            <w:rFonts w:cs="Times New Roman"/>
            <w:szCs w:val="24"/>
          </w:rPr>
          <w:id w:val="-2103645455"/>
          <w:placeholder>
            <w:docPart w:val="5264486FB155498D93D38A8CEB77492D"/>
          </w:placeholder>
          <w:dropDownList>
            <w:listItem w:value="Wybierz element."/>
            <w:listItem w:displayText="Katedra" w:value="Katedra"/>
            <w:listItem w:displayText="Instytut" w:value="Instytut"/>
          </w:dropDownList>
        </w:sdtPr>
        <w:sdtEndPr>
          <w:rPr>
            <w:rStyle w:val="Domylnaczcionkaakapitu"/>
            <w:rFonts w:asciiTheme="minorHAnsi" w:hAnsiTheme="minorHAnsi"/>
            <w:sz w:val="22"/>
          </w:rPr>
        </w:sdtEndPr>
        <w:sdtContent>
          <w:r w:rsidR="00E53FAB" w:rsidRPr="00DD3ABF">
            <w:rPr>
              <w:rStyle w:val="times12"/>
              <w:rFonts w:cs="Times New Roman"/>
              <w:szCs w:val="24"/>
            </w:rPr>
            <w:t>Instytut</w:t>
          </w:r>
        </w:sdtContent>
      </w:sdt>
    </w:p>
    <w:p w14:paraId="420A7429" w14:textId="77777777" w:rsidR="00E53FAB" w:rsidRPr="00DD3ABF" w:rsidRDefault="00000000" w:rsidP="00E53FAB">
      <w:pPr>
        <w:spacing w:after="60"/>
        <w:ind w:left="4962"/>
        <w:rPr>
          <w:rFonts w:ascii="Times New Roman" w:hAnsi="Times New Roman" w:cs="Times New Roman"/>
          <w:sz w:val="24"/>
          <w:szCs w:val="24"/>
        </w:rPr>
      </w:pPr>
      <w:sdt>
        <w:sdtPr>
          <w:rPr>
            <w:rStyle w:val="Times"/>
            <w:rFonts w:cs="Times New Roman"/>
            <w:szCs w:val="24"/>
          </w:rPr>
          <w:id w:val="-1204095839"/>
          <w:placeholder>
            <w:docPart w:val="041B5052D606471BB59BE00C9F708C34"/>
          </w:placeholder>
        </w:sdtPr>
        <w:sdtContent>
          <w:r w:rsidR="00E53FAB">
            <w:rPr>
              <w:rStyle w:val="Times"/>
              <w:rFonts w:cs="Times New Roman"/>
              <w:szCs w:val="24"/>
            </w:rPr>
            <w:t>Ekonometrii</w:t>
          </w:r>
        </w:sdtContent>
      </w:sdt>
    </w:p>
    <w:p w14:paraId="26173312" w14:textId="77777777" w:rsidR="00E53FAB" w:rsidRDefault="00E53FAB" w:rsidP="00E53FAB">
      <w:pPr>
        <w:spacing w:after="60"/>
      </w:pPr>
      <w:r>
        <w:tab/>
      </w:r>
      <w:r>
        <w:tab/>
      </w:r>
      <w:r>
        <w:tab/>
      </w:r>
      <w:r>
        <w:tab/>
      </w:r>
      <w:r>
        <w:tab/>
      </w:r>
      <w:r>
        <w:tab/>
      </w:r>
      <w:r>
        <w:tab/>
      </w:r>
    </w:p>
    <w:p w14:paraId="630EFBC6" w14:textId="77777777" w:rsidR="00E53FAB" w:rsidRDefault="00E53FAB" w:rsidP="00E53FAB">
      <w:pPr>
        <w:spacing w:after="60"/>
        <w:rPr>
          <w:sz w:val="28"/>
          <w:szCs w:val="28"/>
        </w:rPr>
      </w:pPr>
    </w:p>
    <w:p w14:paraId="50DDCAA6" w14:textId="77777777" w:rsidR="00E53FAB" w:rsidRPr="00DD3ABF" w:rsidRDefault="00E53FAB" w:rsidP="00E53FAB">
      <w:pPr>
        <w:spacing w:after="60"/>
        <w:jc w:val="center"/>
        <w:rPr>
          <w:rStyle w:val="Times"/>
          <w:rFonts w:cs="Times New Roman"/>
        </w:rPr>
      </w:pPr>
      <w:r w:rsidRPr="00DD3ABF">
        <w:rPr>
          <w:rFonts w:ascii="Times New Roman" w:hAnsi="Times New Roman" w:cs="Times New Roman"/>
        </w:rPr>
        <w:t xml:space="preserve">Warszawa </w:t>
      </w:r>
      <w:r w:rsidRPr="00DD3ABF">
        <w:rPr>
          <w:rStyle w:val="Times"/>
          <w:rFonts w:cs="Times New Roman"/>
        </w:rPr>
        <w:t>20</w:t>
      </w:r>
      <w:sdt>
        <w:sdtPr>
          <w:rPr>
            <w:rStyle w:val="Times"/>
            <w:rFonts w:cs="Times New Roman"/>
          </w:rPr>
          <w:id w:val="-1585676844"/>
          <w:placeholder>
            <w:docPart w:val="D0D3D98202204A80A0AC8E7ED50884A0"/>
          </w:placeholder>
        </w:sdtPr>
        <w:sdtContent>
          <w:r w:rsidRPr="00DD3ABF">
            <w:rPr>
              <w:rStyle w:val="Times"/>
              <w:rFonts w:cs="Times New Roman"/>
            </w:rPr>
            <w:t>2</w:t>
          </w:r>
          <w:r>
            <w:rPr>
              <w:rStyle w:val="Times"/>
              <w:rFonts w:cs="Times New Roman"/>
            </w:rPr>
            <w:t>4</w:t>
          </w:r>
        </w:sdtContent>
      </w:sdt>
    </w:p>
    <w:p w14:paraId="67B41579" w14:textId="77777777" w:rsidR="00E53FAB" w:rsidRDefault="00E53FAB" w:rsidP="00E53FAB">
      <w:pPr>
        <w:spacing w:after="60"/>
        <w:rPr>
          <w:sz w:val="28"/>
          <w:szCs w:val="28"/>
        </w:rPr>
      </w:pPr>
    </w:p>
    <w:p w14:paraId="02A8B4A1" w14:textId="77777777" w:rsidR="00E53FAB" w:rsidRDefault="00E53FAB" w:rsidP="00E53FAB">
      <w:pPr>
        <w:spacing w:after="60"/>
        <w:rPr>
          <w:sz w:val="28"/>
          <w:szCs w:val="28"/>
        </w:rPr>
      </w:pPr>
    </w:p>
    <w:p w14:paraId="1D2626A8" w14:textId="77777777" w:rsidR="00E53FAB" w:rsidRDefault="00E53FAB" w:rsidP="00E53FAB">
      <w:pPr>
        <w:rPr>
          <w:rStyle w:val="Times"/>
        </w:rPr>
      </w:pPr>
    </w:p>
    <w:p w14:paraId="5BA5CE47" w14:textId="77777777" w:rsidR="00E53FAB" w:rsidRDefault="00E53FAB" w:rsidP="00E53FAB">
      <w:pPr>
        <w:rPr>
          <w:rStyle w:val="Times"/>
        </w:rPr>
        <w:sectPr w:rsidR="00E53FAB" w:rsidSect="001D6132">
          <w:pgSz w:w="11906" w:h="16838"/>
          <w:pgMar w:top="1418" w:right="1134" w:bottom="1418" w:left="1701" w:header="709" w:footer="709" w:gutter="0"/>
          <w:pgNumType w:start="3"/>
          <w:cols w:space="708"/>
          <w:docGrid w:linePitch="360"/>
        </w:sectPr>
      </w:pPr>
    </w:p>
    <w:sdt>
      <w:sdtPr>
        <w:rPr>
          <w:rFonts w:ascii="Times New Roman" w:eastAsiaTheme="minorHAnsi" w:hAnsi="Times New Roman" w:cstheme="minorBidi"/>
          <w:color w:val="auto"/>
          <w:sz w:val="24"/>
          <w:szCs w:val="22"/>
          <w:lang w:eastAsia="en-US"/>
        </w:rPr>
        <w:id w:val="1821926528"/>
        <w:docPartObj>
          <w:docPartGallery w:val="Table of Contents"/>
          <w:docPartUnique/>
        </w:docPartObj>
      </w:sdtPr>
      <w:sdtEndPr>
        <w:rPr>
          <w:rFonts w:asciiTheme="minorHAnsi" w:hAnsiTheme="minorHAnsi"/>
          <w:b/>
          <w:bCs/>
          <w:sz w:val="22"/>
        </w:rPr>
      </w:sdtEndPr>
      <w:sdtContent>
        <w:p w14:paraId="02E76312" w14:textId="77777777" w:rsidR="00E53FAB" w:rsidRPr="000B66D2" w:rsidRDefault="00E53FAB" w:rsidP="00E53FAB">
          <w:pPr>
            <w:pStyle w:val="Nagwekspisutreci"/>
            <w:rPr>
              <w:rFonts w:ascii="Times New Roman" w:hAnsi="Times New Roman" w:cs="Times New Roman"/>
              <w:b/>
              <w:bCs/>
              <w:color w:val="auto"/>
            </w:rPr>
          </w:pPr>
          <w:r w:rsidRPr="000B66D2">
            <w:rPr>
              <w:rFonts w:ascii="Times New Roman" w:hAnsi="Times New Roman" w:cs="Times New Roman"/>
              <w:b/>
              <w:bCs/>
              <w:color w:val="auto"/>
            </w:rPr>
            <w:t>Spis treści</w:t>
          </w:r>
        </w:p>
        <w:p w14:paraId="01D064E3" w14:textId="77777777" w:rsidR="00E53FAB" w:rsidRPr="000B66D2" w:rsidRDefault="00E53FAB"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r w:rsidRPr="000B66D2">
            <w:rPr>
              <w:rFonts w:ascii="Times New Roman" w:hAnsi="Times New Roman" w:cs="Times New Roman"/>
              <w:sz w:val="24"/>
              <w:szCs w:val="24"/>
            </w:rPr>
            <w:fldChar w:fldCharType="begin"/>
          </w:r>
          <w:r w:rsidRPr="000B66D2">
            <w:rPr>
              <w:rFonts w:ascii="Times New Roman" w:hAnsi="Times New Roman" w:cs="Times New Roman"/>
              <w:sz w:val="24"/>
              <w:szCs w:val="24"/>
            </w:rPr>
            <w:instrText xml:space="preserve"> TOC \o "1-3" \h \z \u </w:instrText>
          </w:r>
          <w:r w:rsidRPr="000B66D2">
            <w:rPr>
              <w:rFonts w:ascii="Times New Roman" w:hAnsi="Times New Roman" w:cs="Times New Roman"/>
              <w:sz w:val="24"/>
              <w:szCs w:val="24"/>
            </w:rPr>
            <w:fldChar w:fldCharType="separate"/>
          </w:r>
          <w:hyperlink w:anchor="_Toc156047216" w:history="1">
            <w:r w:rsidRPr="000B66D2">
              <w:rPr>
                <w:rStyle w:val="Hipercze"/>
                <w:rFonts w:ascii="Times New Roman" w:hAnsi="Times New Roman" w:cs="Times New Roman"/>
                <w:noProof/>
                <w:sz w:val="24"/>
                <w:szCs w:val="24"/>
              </w:rPr>
              <w:t>Wstęp</w:t>
            </w:r>
            <w:r w:rsidRPr="000B66D2">
              <w:rPr>
                <w:rFonts w:ascii="Times New Roman" w:hAnsi="Times New Roman" w:cs="Times New Roman"/>
                <w:noProof/>
                <w:webHidden/>
                <w:sz w:val="24"/>
                <w:szCs w:val="24"/>
              </w:rPr>
              <w:tab/>
            </w:r>
            <w:r w:rsidRPr="000B66D2">
              <w:rPr>
                <w:rFonts w:ascii="Times New Roman" w:hAnsi="Times New Roman" w:cs="Times New Roman"/>
                <w:noProof/>
                <w:webHidden/>
                <w:sz w:val="24"/>
                <w:szCs w:val="24"/>
              </w:rPr>
              <w:fldChar w:fldCharType="begin"/>
            </w:r>
            <w:r w:rsidRPr="000B66D2">
              <w:rPr>
                <w:rFonts w:ascii="Times New Roman" w:hAnsi="Times New Roman" w:cs="Times New Roman"/>
                <w:noProof/>
                <w:webHidden/>
                <w:sz w:val="24"/>
                <w:szCs w:val="24"/>
              </w:rPr>
              <w:instrText xml:space="preserve"> PAGEREF _Toc156047216 \h </w:instrText>
            </w:r>
            <w:r w:rsidRPr="000B66D2">
              <w:rPr>
                <w:rFonts w:ascii="Times New Roman" w:hAnsi="Times New Roman" w:cs="Times New Roman"/>
                <w:noProof/>
                <w:webHidden/>
                <w:sz w:val="24"/>
                <w:szCs w:val="24"/>
              </w:rPr>
            </w:r>
            <w:r w:rsidRPr="000B66D2">
              <w:rPr>
                <w:rFonts w:ascii="Times New Roman" w:hAnsi="Times New Roman" w:cs="Times New Roman"/>
                <w:noProof/>
                <w:webHidden/>
                <w:sz w:val="24"/>
                <w:szCs w:val="24"/>
              </w:rPr>
              <w:fldChar w:fldCharType="separate"/>
            </w:r>
            <w:r w:rsidRPr="000B66D2">
              <w:rPr>
                <w:rFonts w:ascii="Times New Roman" w:hAnsi="Times New Roman" w:cs="Times New Roman"/>
                <w:noProof/>
                <w:webHidden/>
                <w:sz w:val="24"/>
                <w:szCs w:val="24"/>
              </w:rPr>
              <w:t>6</w:t>
            </w:r>
            <w:r w:rsidRPr="000B66D2">
              <w:rPr>
                <w:rFonts w:ascii="Times New Roman" w:hAnsi="Times New Roman" w:cs="Times New Roman"/>
                <w:noProof/>
                <w:webHidden/>
                <w:sz w:val="24"/>
                <w:szCs w:val="24"/>
              </w:rPr>
              <w:fldChar w:fldCharType="end"/>
            </w:r>
          </w:hyperlink>
        </w:p>
        <w:p w14:paraId="32BB068D"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17" w:history="1">
            <w:r w:rsidR="00E53FAB" w:rsidRPr="000B66D2">
              <w:rPr>
                <w:rStyle w:val="Hipercze"/>
                <w:rFonts w:ascii="Times New Roman" w:hAnsi="Times New Roman" w:cs="Times New Roman"/>
                <w:noProof/>
                <w:sz w:val="24"/>
                <w:szCs w:val="24"/>
              </w:rPr>
              <w:t>Rozdział 1. Ogólna charakterystyka dużych modeli językowych</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17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7</w:t>
            </w:r>
            <w:r w:rsidR="00E53FAB" w:rsidRPr="000B66D2">
              <w:rPr>
                <w:rFonts w:ascii="Times New Roman" w:hAnsi="Times New Roman" w:cs="Times New Roman"/>
                <w:noProof/>
                <w:webHidden/>
                <w:sz w:val="24"/>
                <w:szCs w:val="24"/>
              </w:rPr>
              <w:fldChar w:fldCharType="end"/>
            </w:r>
          </w:hyperlink>
        </w:p>
        <w:p w14:paraId="4BF70E88"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18" w:history="1">
            <w:r w:rsidR="00E53FAB" w:rsidRPr="000B66D2">
              <w:rPr>
                <w:rStyle w:val="Hipercze"/>
                <w:rFonts w:ascii="Times New Roman" w:hAnsi="Times New Roman"/>
                <w:noProof/>
                <w:sz w:val="24"/>
                <w:szCs w:val="24"/>
                <w:lang w:val="en-GB"/>
              </w:rPr>
              <w:t>1.1 Historia modelowania językowego</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18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7</w:t>
            </w:r>
            <w:r w:rsidR="00E53FAB" w:rsidRPr="000B66D2">
              <w:rPr>
                <w:rFonts w:ascii="Times New Roman" w:hAnsi="Times New Roman"/>
                <w:noProof/>
                <w:webHidden/>
                <w:sz w:val="24"/>
                <w:szCs w:val="24"/>
              </w:rPr>
              <w:fldChar w:fldCharType="end"/>
            </w:r>
          </w:hyperlink>
        </w:p>
        <w:p w14:paraId="5FF55C42"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19" w:history="1">
            <w:r w:rsidR="00E53FAB" w:rsidRPr="000B66D2">
              <w:rPr>
                <w:rStyle w:val="Hipercze"/>
                <w:rFonts w:ascii="Times New Roman" w:hAnsi="Times New Roman"/>
                <w:noProof/>
                <w:sz w:val="24"/>
                <w:szCs w:val="24"/>
              </w:rPr>
              <w:t>1.2 Architektura transformer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19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8</w:t>
            </w:r>
            <w:r w:rsidR="00E53FAB" w:rsidRPr="000B66D2">
              <w:rPr>
                <w:rFonts w:ascii="Times New Roman" w:hAnsi="Times New Roman"/>
                <w:noProof/>
                <w:webHidden/>
                <w:sz w:val="24"/>
                <w:szCs w:val="24"/>
              </w:rPr>
              <w:fldChar w:fldCharType="end"/>
            </w:r>
          </w:hyperlink>
        </w:p>
        <w:p w14:paraId="62E13C8C" w14:textId="77777777" w:rsidR="00E53FAB" w:rsidRPr="000B66D2" w:rsidRDefault="00000000" w:rsidP="00E53FAB">
          <w:pPr>
            <w:pStyle w:val="Spistreci3"/>
            <w:tabs>
              <w:tab w:val="right" w:leader="dot" w:pos="9061"/>
            </w:tabs>
            <w:rPr>
              <w:rFonts w:ascii="Times New Roman" w:hAnsi="Times New Roman"/>
              <w:noProof/>
              <w:kern w:val="2"/>
              <w:sz w:val="24"/>
              <w:szCs w:val="24"/>
              <w14:ligatures w14:val="standardContextual"/>
            </w:rPr>
          </w:pPr>
          <w:hyperlink w:anchor="_Toc156047220" w:history="1">
            <w:r w:rsidR="00E53FAB" w:rsidRPr="000B66D2">
              <w:rPr>
                <w:rStyle w:val="Hipercze"/>
                <w:rFonts w:ascii="Times New Roman" w:hAnsi="Times New Roman"/>
                <w:noProof/>
                <w:sz w:val="24"/>
                <w:szCs w:val="24"/>
              </w:rPr>
              <w:t>1.2.1 Opis architektury</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0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8</w:t>
            </w:r>
            <w:r w:rsidR="00E53FAB" w:rsidRPr="000B66D2">
              <w:rPr>
                <w:rFonts w:ascii="Times New Roman" w:hAnsi="Times New Roman"/>
                <w:noProof/>
                <w:webHidden/>
                <w:sz w:val="24"/>
                <w:szCs w:val="24"/>
              </w:rPr>
              <w:fldChar w:fldCharType="end"/>
            </w:r>
          </w:hyperlink>
        </w:p>
        <w:p w14:paraId="75DCA843"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21" w:history="1">
            <w:r w:rsidR="00E53FAB" w:rsidRPr="000B66D2">
              <w:rPr>
                <w:rStyle w:val="Hipercze"/>
                <w:rFonts w:ascii="Times New Roman" w:hAnsi="Times New Roman"/>
                <w:noProof/>
                <w:sz w:val="24"/>
                <w:szCs w:val="24"/>
              </w:rPr>
              <w:t>1.3 Udoskonalenia architektury</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1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0</w:t>
            </w:r>
            <w:r w:rsidR="00E53FAB" w:rsidRPr="000B66D2">
              <w:rPr>
                <w:rFonts w:ascii="Times New Roman" w:hAnsi="Times New Roman"/>
                <w:noProof/>
                <w:webHidden/>
                <w:sz w:val="24"/>
                <w:szCs w:val="24"/>
              </w:rPr>
              <w:fldChar w:fldCharType="end"/>
            </w:r>
          </w:hyperlink>
        </w:p>
        <w:p w14:paraId="2D3017A4"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22" w:history="1">
            <w:r w:rsidR="00E53FAB" w:rsidRPr="000B66D2">
              <w:rPr>
                <w:rStyle w:val="Hipercze"/>
                <w:rFonts w:ascii="Times New Roman" w:hAnsi="Times New Roman"/>
                <w:noProof/>
                <w:sz w:val="24"/>
                <w:szCs w:val="24"/>
              </w:rPr>
              <w:t>1.4 Proces uczenia dużych modeli językowych</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2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1</w:t>
            </w:r>
            <w:r w:rsidR="00E53FAB" w:rsidRPr="000B66D2">
              <w:rPr>
                <w:rFonts w:ascii="Times New Roman" w:hAnsi="Times New Roman"/>
                <w:noProof/>
                <w:webHidden/>
                <w:sz w:val="24"/>
                <w:szCs w:val="24"/>
              </w:rPr>
              <w:fldChar w:fldCharType="end"/>
            </w:r>
          </w:hyperlink>
        </w:p>
        <w:p w14:paraId="2907A773" w14:textId="77777777" w:rsidR="00E53FAB" w:rsidRPr="000B66D2" w:rsidRDefault="00000000" w:rsidP="00E53FAB">
          <w:pPr>
            <w:pStyle w:val="Spistreci3"/>
            <w:tabs>
              <w:tab w:val="right" w:leader="dot" w:pos="9061"/>
            </w:tabs>
            <w:rPr>
              <w:rFonts w:ascii="Times New Roman" w:hAnsi="Times New Roman"/>
              <w:noProof/>
              <w:kern w:val="2"/>
              <w:sz w:val="24"/>
              <w:szCs w:val="24"/>
              <w14:ligatures w14:val="standardContextual"/>
            </w:rPr>
          </w:pPr>
          <w:hyperlink w:anchor="_Toc156047223" w:history="1">
            <w:r w:rsidR="00E53FAB" w:rsidRPr="000B66D2">
              <w:rPr>
                <w:rStyle w:val="Hipercze"/>
                <w:rFonts w:ascii="Times New Roman" w:hAnsi="Times New Roman"/>
                <w:noProof/>
                <w:sz w:val="24"/>
                <w:szCs w:val="24"/>
              </w:rPr>
              <w:t>1.4.1 Metodologie uczeni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3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2</w:t>
            </w:r>
            <w:r w:rsidR="00E53FAB" w:rsidRPr="000B66D2">
              <w:rPr>
                <w:rFonts w:ascii="Times New Roman" w:hAnsi="Times New Roman"/>
                <w:noProof/>
                <w:webHidden/>
                <w:sz w:val="24"/>
                <w:szCs w:val="24"/>
              </w:rPr>
              <w:fldChar w:fldCharType="end"/>
            </w:r>
          </w:hyperlink>
        </w:p>
        <w:p w14:paraId="25AFBB73"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24" w:history="1">
            <w:r w:rsidR="00E53FAB" w:rsidRPr="000B66D2">
              <w:rPr>
                <w:rStyle w:val="Hipercze"/>
                <w:rFonts w:ascii="Times New Roman" w:hAnsi="Times New Roman" w:cs="Times New Roman"/>
                <w:noProof/>
                <w:sz w:val="24"/>
                <w:szCs w:val="24"/>
              </w:rPr>
              <w:t>Rozdział 2. LoRA: adaptacja LLMów macierzami niskiego rzędu</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24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3</w:t>
            </w:r>
            <w:r w:rsidR="00E53FAB" w:rsidRPr="000B66D2">
              <w:rPr>
                <w:rFonts w:ascii="Times New Roman" w:hAnsi="Times New Roman" w:cs="Times New Roman"/>
                <w:noProof/>
                <w:webHidden/>
                <w:sz w:val="24"/>
                <w:szCs w:val="24"/>
              </w:rPr>
              <w:fldChar w:fldCharType="end"/>
            </w:r>
          </w:hyperlink>
        </w:p>
        <w:p w14:paraId="61B6E7FE"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25" w:history="1">
            <w:r w:rsidR="00E53FAB" w:rsidRPr="000B66D2">
              <w:rPr>
                <w:rStyle w:val="Hipercze"/>
                <w:rFonts w:ascii="Times New Roman" w:hAnsi="Times New Roman"/>
                <w:noProof/>
                <w:sz w:val="24"/>
                <w:szCs w:val="24"/>
              </w:rPr>
              <w:t>2.1 Pojęcie adaptacji dużych modeli językowych</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5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3</w:t>
            </w:r>
            <w:r w:rsidR="00E53FAB" w:rsidRPr="000B66D2">
              <w:rPr>
                <w:rFonts w:ascii="Times New Roman" w:hAnsi="Times New Roman"/>
                <w:noProof/>
                <w:webHidden/>
                <w:sz w:val="24"/>
                <w:szCs w:val="24"/>
              </w:rPr>
              <w:fldChar w:fldCharType="end"/>
            </w:r>
          </w:hyperlink>
        </w:p>
        <w:p w14:paraId="40EEE479" w14:textId="77777777" w:rsidR="00E53FAB" w:rsidRPr="000B66D2" w:rsidRDefault="00000000" w:rsidP="00E53FAB">
          <w:pPr>
            <w:pStyle w:val="Spistreci3"/>
            <w:tabs>
              <w:tab w:val="right" w:leader="dot" w:pos="9061"/>
            </w:tabs>
            <w:rPr>
              <w:rFonts w:ascii="Times New Roman" w:hAnsi="Times New Roman"/>
              <w:noProof/>
              <w:kern w:val="2"/>
              <w:sz w:val="24"/>
              <w:szCs w:val="24"/>
              <w14:ligatures w14:val="standardContextual"/>
            </w:rPr>
          </w:pPr>
          <w:hyperlink w:anchor="_Toc156047226" w:history="1">
            <w:r w:rsidR="00E53FAB" w:rsidRPr="000B66D2">
              <w:rPr>
                <w:rStyle w:val="Hipercze"/>
                <w:rFonts w:ascii="Times New Roman" w:hAnsi="Times New Roman"/>
                <w:noProof/>
                <w:sz w:val="24"/>
                <w:szCs w:val="24"/>
              </w:rPr>
              <w:t>2.1.1 LoR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6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3</w:t>
            </w:r>
            <w:r w:rsidR="00E53FAB" w:rsidRPr="000B66D2">
              <w:rPr>
                <w:rFonts w:ascii="Times New Roman" w:hAnsi="Times New Roman"/>
                <w:noProof/>
                <w:webHidden/>
                <w:sz w:val="24"/>
                <w:szCs w:val="24"/>
              </w:rPr>
              <w:fldChar w:fldCharType="end"/>
            </w:r>
          </w:hyperlink>
        </w:p>
        <w:p w14:paraId="27BFD0B2"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27" w:history="1">
            <w:r w:rsidR="00E53FAB" w:rsidRPr="000B66D2">
              <w:rPr>
                <w:rStyle w:val="Hipercze"/>
                <w:rFonts w:ascii="Times New Roman" w:hAnsi="Times New Roman"/>
                <w:noProof/>
                <w:sz w:val="24"/>
                <w:szCs w:val="24"/>
              </w:rPr>
              <w:t>2.2 Praktyczne zastosowanie w modelach</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7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04B6153C"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28" w:history="1">
            <w:r w:rsidR="00E53FAB" w:rsidRPr="000B66D2">
              <w:rPr>
                <w:rStyle w:val="Hipercze"/>
                <w:rFonts w:ascii="Times New Roman" w:hAnsi="Times New Roman"/>
                <w:noProof/>
                <w:sz w:val="24"/>
                <w:szCs w:val="24"/>
              </w:rPr>
              <w:t>2.3 Korzyści wynikające z zastosowania „LoRy”</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8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585946BC" w14:textId="77777777" w:rsidR="00E53FAB" w:rsidRPr="000B66D2" w:rsidRDefault="00000000" w:rsidP="00E53FAB">
          <w:pPr>
            <w:pStyle w:val="Spistreci3"/>
            <w:tabs>
              <w:tab w:val="right" w:leader="dot" w:pos="9061"/>
            </w:tabs>
            <w:rPr>
              <w:rFonts w:ascii="Times New Roman" w:hAnsi="Times New Roman"/>
              <w:noProof/>
              <w:kern w:val="2"/>
              <w:sz w:val="24"/>
              <w:szCs w:val="24"/>
              <w14:ligatures w14:val="standardContextual"/>
            </w:rPr>
          </w:pPr>
          <w:hyperlink w:anchor="_Toc156047229" w:history="1">
            <w:r w:rsidR="00E53FAB" w:rsidRPr="000B66D2">
              <w:rPr>
                <w:rStyle w:val="Hipercze"/>
                <w:rFonts w:ascii="Times New Roman" w:hAnsi="Times New Roman"/>
                <w:noProof/>
                <w:sz w:val="24"/>
                <w:szCs w:val="24"/>
              </w:rPr>
              <w:t>2.3.1 Oszczędność czasu i zasobów pieniężnych</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29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73FB6D04" w14:textId="77777777" w:rsidR="00E53FAB" w:rsidRPr="000B66D2" w:rsidRDefault="00000000" w:rsidP="00E53FAB">
          <w:pPr>
            <w:pStyle w:val="Spistreci3"/>
            <w:tabs>
              <w:tab w:val="right" w:leader="dot" w:pos="9061"/>
            </w:tabs>
            <w:rPr>
              <w:rFonts w:ascii="Times New Roman" w:hAnsi="Times New Roman"/>
              <w:noProof/>
              <w:kern w:val="2"/>
              <w:sz w:val="24"/>
              <w:szCs w:val="24"/>
              <w14:ligatures w14:val="standardContextual"/>
            </w:rPr>
          </w:pPr>
          <w:hyperlink w:anchor="_Toc156047230" w:history="1">
            <w:r w:rsidR="00E53FAB" w:rsidRPr="000B66D2">
              <w:rPr>
                <w:rStyle w:val="Hipercze"/>
                <w:rFonts w:ascii="Times New Roman" w:hAnsi="Times New Roman"/>
                <w:noProof/>
                <w:sz w:val="24"/>
                <w:szCs w:val="24"/>
              </w:rPr>
              <w:t>2.3.2 Dostępność dla mniejszych podmiotów</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0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0F9220AD"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1" w:history="1">
            <w:r w:rsidR="00E53FAB" w:rsidRPr="000B66D2">
              <w:rPr>
                <w:rStyle w:val="Hipercze"/>
                <w:rFonts w:ascii="Times New Roman" w:hAnsi="Times New Roman"/>
                <w:noProof/>
                <w:sz w:val="24"/>
                <w:szCs w:val="24"/>
              </w:rPr>
              <w:t>2.4 Wyzwania i ograniczenia (zobaczę na bieżąco czy opłaca się pisać o downside’ach czy czymś innym)</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1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73FC47D0"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32" w:history="1">
            <w:r w:rsidR="00E53FAB" w:rsidRPr="000B66D2">
              <w:rPr>
                <w:rStyle w:val="Hipercze"/>
                <w:rFonts w:ascii="Times New Roman" w:hAnsi="Times New Roman" w:cs="Times New Roman"/>
                <w:noProof/>
                <w:sz w:val="24"/>
                <w:szCs w:val="24"/>
              </w:rPr>
              <w:t>Rozdział 3. Implementacja praktyczna i ocena techniki adaptacji LoRA</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32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4</w:t>
            </w:r>
            <w:r w:rsidR="00E53FAB" w:rsidRPr="000B66D2">
              <w:rPr>
                <w:rFonts w:ascii="Times New Roman" w:hAnsi="Times New Roman" w:cs="Times New Roman"/>
                <w:noProof/>
                <w:webHidden/>
                <w:sz w:val="24"/>
                <w:szCs w:val="24"/>
              </w:rPr>
              <w:fldChar w:fldCharType="end"/>
            </w:r>
          </w:hyperlink>
        </w:p>
        <w:p w14:paraId="305BF4E5"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3" w:history="1">
            <w:r w:rsidR="00E53FAB" w:rsidRPr="000B66D2">
              <w:rPr>
                <w:rStyle w:val="Hipercze"/>
                <w:rFonts w:ascii="Times New Roman" w:hAnsi="Times New Roman"/>
                <w:noProof/>
                <w:sz w:val="24"/>
                <w:szCs w:val="24"/>
              </w:rPr>
              <w:t>3.1 Projektowanie eksperymentów</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3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52CEB242"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4" w:history="1">
            <w:r w:rsidR="00E53FAB" w:rsidRPr="000B66D2">
              <w:rPr>
                <w:rStyle w:val="Hipercze"/>
                <w:rFonts w:ascii="Times New Roman" w:hAnsi="Times New Roman"/>
                <w:noProof/>
                <w:sz w:val="24"/>
                <w:szCs w:val="24"/>
              </w:rPr>
              <w:t>3.2 Metodologi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4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5E99693D"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5" w:history="1">
            <w:r w:rsidR="00E53FAB" w:rsidRPr="000B66D2">
              <w:rPr>
                <w:rStyle w:val="Hipercze"/>
                <w:rFonts w:ascii="Times New Roman" w:hAnsi="Times New Roman"/>
                <w:noProof/>
                <w:sz w:val="24"/>
                <w:szCs w:val="24"/>
              </w:rPr>
              <w:t>3.3 Wyniki i analiz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5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3E672C24"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6" w:history="1">
            <w:r w:rsidR="00E53FAB" w:rsidRPr="000B66D2">
              <w:rPr>
                <w:rStyle w:val="Hipercze"/>
                <w:rFonts w:ascii="Times New Roman" w:hAnsi="Times New Roman"/>
                <w:noProof/>
                <w:sz w:val="24"/>
                <w:szCs w:val="24"/>
              </w:rPr>
              <w:t>3.4 Dyskusja</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6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171538E6"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37" w:history="1">
            <w:r w:rsidR="00E53FAB" w:rsidRPr="000B66D2">
              <w:rPr>
                <w:rStyle w:val="Hipercze"/>
                <w:rFonts w:ascii="Times New Roman" w:hAnsi="Times New Roman" w:cs="Times New Roman"/>
                <w:noProof/>
                <w:sz w:val="24"/>
                <w:szCs w:val="24"/>
              </w:rPr>
              <w:t>Rozdział 4. Przyszłość i rozwój dużych modeli językowych</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37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4</w:t>
            </w:r>
            <w:r w:rsidR="00E53FAB" w:rsidRPr="000B66D2">
              <w:rPr>
                <w:rFonts w:ascii="Times New Roman" w:hAnsi="Times New Roman" w:cs="Times New Roman"/>
                <w:noProof/>
                <w:webHidden/>
                <w:sz w:val="24"/>
                <w:szCs w:val="24"/>
              </w:rPr>
              <w:fldChar w:fldCharType="end"/>
            </w:r>
          </w:hyperlink>
        </w:p>
        <w:p w14:paraId="24347E89"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8" w:history="1">
            <w:r w:rsidR="00E53FAB" w:rsidRPr="000B66D2">
              <w:rPr>
                <w:rStyle w:val="Hipercze"/>
                <w:rFonts w:ascii="Times New Roman" w:hAnsi="Times New Roman"/>
                <w:noProof/>
                <w:sz w:val="24"/>
                <w:szCs w:val="24"/>
              </w:rPr>
              <w:t>4.1 Nowe trendy i innowacje w LLM</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8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0CE72357"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39" w:history="1">
            <w:r w:rsidR="00E53FAB" w:rsidRPr="000B66D2">
              <w:rPr>
                <w:rStyle w:val="Hipercze"/>
                <w:rFonts w:ascii="Times New Roman" w:hAnsi="Times New Roman"/>
                <w:noProof/>
                <w:sz w:val="24"/>
                <w:szCs w:val="24"/>
              </w:rPr>
              <w:t>4.2 Rola adaptacji macierzami niskiego rzędu i innych narzędzi w rozwoju LLM-ów</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39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1A4384B8" w14:textId="77777777" w:rsidR="00E53FAB" w:rsidRPr="000B66D2" w:rsidRDefault="00000000" w:rsidP="00E53FAB">
          <w:pPr>
            <w:pStyle w:val="Spistreci2"/>
            <w:tabs>
              <w:tab w:val="right" w:leader="dot" w:pos="9061"/>
            </w:tabs>
            <w:rPr>
              <w:rFonts w:ascii="Times New Roman" w:hAnsi="Times New Roman"/>
              <w:noProof/>
              <w:kern w:val="2"/>
              <w:sz w:val="24"/>
              <w:szCs w:val="24"/>
              <w14:ligatures w14:val="standardContextual"/>
            </w:rPr>
          </w:pPr>
          <w:hyperlink w:anchor="_Toc156047240" w:history="1">
            <w:r w:rsidR="00E53FAB" w:rsidRPr="000B66D2">
              <w:rPr>
                <w:rStyle w:val="Hipercze"/>
                <w:rFonts w:ascii="Times New Roman" w:hAnsi="Times New Roman"/>
                <w:noProof/>
                <w:sz w:val="24"/>
                <w:szCs w:val="24"/>
              </w:rPr>
              <w:t>4.3 Wpływ społeczny i etyczny</w:t>
            </w:r>
            <w:r w:rsidR="00E53FAB" w:rsidRPr="000B66D2">
              <w:rPr>
                <w:rFonts w:ascii="Times New Roman" w:hAnsi="Times New Roman"/>
                <w:noProof/>
                <w:webHidden/>
                <w:sz w:val="24"/>
                <w:szCs w:val="24"/>
              </w:rPr>
              <w:tab/>
            </w:r>
            <w:r w:rsidR="00E53FAB" w:rsidRPr="000B66D2">
              <w:rPr>
                <w:rFonts w:ascii="Times New Roman" w:hAnsi="Times New Roman"/>
                <w:noProof/>
                <w:webHidden/>
                <w:sz w:val="24"/>
                <w:szCs w:val="24"/>
              </w:rPr>
              <w:fldChar w:fldCharType="begin"/>
            </w:r>
            <w:r w:rsidR="00E53FAB" w:rsidRPr="000B66D2">
              <w:rPr>
                <w:rFonts w:ascii="Times New Roman" w:hAnsi="Times New Roman"/>
                <w:noProof/>
                <w:webHidden/>
                <w:sz w:val="24"/>
                <w:szCs w:val="24"/>
              </w:rPr>
              <w:instrText xml:space="preserve"> PAGEREF _Toc156047240 \h </w:instrText>
            </w:r>
            <w:r w:rsidR="00E53FAB" w:rsidRPr="000B66D2">
              <w:rPr>
                <w:rFonts w:ascii="Times New Roman" w:hAnsi="Times New Roman"/>
                <w:noProof/>
                <w:webHidden/>
                <w:sz w:val="24"/>
                <w:szCs w:val="24"/>
              </w:rPr>
            </w:r>
            <w:r w:rsidR="00E53FAB" w:rsidRPr="000B66D2">
              <w:rPr>
                <w:rFonts w:ascii="Times New Roman" w:hAnsi="Times New Roman"/>
                <w:noProof/>
                <w:webHidden/>
                <w:sz w:val="24"/>
                <w:szCs w:val="24"/>
              </w:rPr>
              <w:fldChar w:fldCharType="separate"/>
            </w:r>
            <w:r w:rsidR="00E53FAB" w:rsidRPr="000B66D2">
              <w:rPr>
                <w:rFonts w:ascii="Times New Roman" w:hAnsi="Times New Roman"/>
                <w:noProof/>
                <w:webHidden/>
                <w:sz w:val="24"/>
                <w:szCs w:val="24"/>
              </w:rPr>
              <w:t>14</w:t>
            </w:r>
            <w:r w:rsidR="00E53FAB" w:rsidRPr="000B66D2">
              <w:rPr>
                <w:rFonts w:ascii="Times New Roman" w:hAnsi="Times New Roman"/>
                <w:noProof/>
                <w:webHidden/>
                <w:sz w:val="24"/>
                <w:szCs w:val="24"/>
              </w:rPr>
              <w:fldChar w:fldCharType="end"/>
            </w:r>
          </w:hyperlink>
        </w:p>
        <w:p w14:paraId="2B473E98"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1" w:history="1">
            <w:r w:rsidR="00E53FAB" w:rsidRPr="000B66D2">
              <w:rPr>
                <w:rStyle w:val="Hipercze"/>
                <w:rFonts w:ascii="Times New Roman" w:hAnsi="Times New Roman" w:cs="Times New Roman"/>
                <w:noProof/>
                <w:sz w:val="24"/>
                <w:szCs w:val="24"/>
              </w:rPr>
              <w:t>Zakończenie</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1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5</w:t>
            </w:r>
            <w:r w:rsidR="00E53FAB" w:rsidRPr="000B66D2">
              <w:rPr>
                <w:rFonts w:ascii="Times New Roman" w:hAnsi="Times New Roman" w:cs="Times New Roman"/>
                <w:noProof/>
                <w:webHidden/>
                <w:sz w:val="24"/>
                <w:szCs w:val="24"/>
              </w:rPr>
              <w:fldChar w:fldCharType="end"/>
            </w:r>
          </w:hyperlink>
        </w:p>
        <w:p w14:paraId="67390616"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2" w:history="1">
            <w:r w:rsidR="00E53FAB" w:rsidRPr="000B66D2">
              <w:rPr>
                <w:rStyle w:val="Hipercze"/>
                <w:rFonts w:ascii="Times New Roman" w:hAnsi="Times New Roman" w:cs="Times New Roman"/>
                <w:noProof/>
                <w:sz w:val="24"/>
                <w:szCs w:val="24"/>
              </w:rPr>
              <w:t>Bibliografia</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2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6</w:t>
            </w:r>
            <w:r w:rsidR="00E53FAB" w:rsidRPr="000B66D2">
              <w:rPr>
                <w:rFonts w:ascii="Times New Roman" w:hAnsi="Times New Roman" w:cs="Times New Roman"/>
                <w:noProof/>
                <w:webHidden/>
                <w:sz w:val="24"/>
                <w:szCs w:val="24"/>
              </w:rPr>
              <w:fldChar w:fldCharType="end"/>
            </w:r>
          </w:hyperlink>
        </w:p>
        <w:p w14:paraId="11AB7507"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3" w:history="1">
            <w:r w:rsidR="00E53FAB" w:rsidRPr="000B66D2">
              <w:rPr>
                <w:rStyle w:val="Hipercze"/>
                <w:rFonts w:ascii="Times New Roman" w:hAnsi="Times New Roman" w:cs="Times New Roman"/>
                <w:noProof/>
                <w:sz w:val="24"/>
                <w:szCs w:val="24"/>
              </w:rPr>
              <w:t>Spis tabel</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3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7</w:t>
            </w:r>
            <w:r w:rsidR="00E53FAB" w:rsidRPr="000B66D2">
              <w:rPr>
                <w:rFonts w:ascii="Times New Roman" w:hAnsi="Times New Roman" w:cs="Times New Roman"/>
                <w:noProof/>
                <w:webHidden/>
                <w:sz w:val="24"/>
                <w:szCs w:val="24"/>
              </w:rPr>
              <w:fldChar w:fldCharType="end"/>
            </w:r>
          </w:hyperlink>
        </w:p>
        <w:p w14:paraId="79B54AC2"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4" w:history="1">
            <w:r w:rsidR="00E53FAB" w:rsidRPr="000B66D2">
              <w:rPr>
                <w:rStyle w:val="Hipercze"/>
                <w:rFonts w:ascii="Times New Roman" w:hAnsi="Times New Roman" w:cs="Times New Roman"/>
                <w:noProof/>
                <w:sz w:val="24"/>
                <w:szCs w:val="24"/>
              </w:rPr>
              <w:t>Spis wykresów</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4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8</w:t>
            </w:r>
            <w:r w:rsidR="00E53FAB" w:rsidRPr="000B66D2">
              <w:rPr>
                <w:rFonts w:ascii="Times New Roman" w:hAnsi="Times New Roman" w:cs="Times New Roman"/>
                <w:noProof/>
                <w:webHidden/>
                <w:sz w:val="24"/>
                <w:szCs w:val="24"/>
              </w:rPr>
              <w:fldChar w:fldCharType="end"/>
            </w:r>
          </w:hyperlink>
        </w:p>
        <w:p w14:paraId="3B01DDAD"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5" w:history="1">
            <w:r w:rsidR="00E53FAB" w:rsidRPr="000B66D2">
              <w:rPr>
                <w:rStyle w:val="Hipercze"/>
                <w:rFonts w:ascii="Times New Roman" w:hAnsi="Times New Roman" w:cs="Times New Roman"/>
                <w:noProof/>
                <w:sz w:val="24"/>
                <w:szCs w:val="24"/>
              </w:rPr>
              <w:t>Spis rysunków</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5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19</w:t>
            </w:r>
            <w:r w:rsidR="00E53FAB" w:rsidRPr="000B66D2">
              <w:rPr>
                <w:rFonts w:ascii="Times New Roman" w:hAnsi="Times New Roman" w:cs="Times New Roman"/>
                <w:noProof/>
                <w:webHidden/>
                <w:sz w:val="24"/>
                <w:szCs w:val="24"/>
              </w:rPr>
              <w:fldChar w:fldCharType="end"/>
            </w:r>
          </w:hyperlink>
        </w:p>
        <w:p w14:paraId="51A21096" w14:textId="77777777" w:rsidR="00E53FAB" w:rsidRPr="000B66D2" w:rsidRDefault="00000000" w:rsidP="00E53FAB">
          <w:pPr>
            <w:pStyle w:val="Spistreci1"/>
            <w:tabs>
              <w:tab w:val="right" w:leader="dot" w:pos="9061"/>
            </w:tabs>
            <w:rPr>
              <w:rFonts w:ascii="Times New Roman" w:eastAsiaTheme="minorEastAsia" w:hAnsi="Times New Roman" w:cs="Times New Roman"/>
              <w:noProof/>
              <w:kern w:val="2"/>
              <w:sz w:val="24"/>
              <w:szCs w:val="24"/>
              <w:lang w:eastAsia="pl-PL"/>
              <w14:ligatures w14:val="standardContextual"/>
            </w:rPr>
          </w:pPr>
          <w:hyperlink w:anchor="_Toc156047246" w:history="1">
            <w:r w:rsidR="00E53FAB" w:rsidRPr="000B66D2">
              <w:rPr>
                <w:rStyle w:val="Hipercze"/>
                <w:rFonts w:ascii="Times New Roman" w:hAnsi="Times New Roman" w:cs="Times New Roman"/>
                <w:noProof/>
                <w:sz w:val="24"/>
                <w:szCs w:val="24"/>
              </w:rPr>
              <w:t>Streszczenie</w:t>
            </w:r>
            <w:r w:rsidR="00E53FAB" w:rsidRPr="000B66D2">
              <w:rPr>
                <w:rFonts w:ascii="Times New Roman" w:hAnsi="Times New Roman" w:cs="Times New Roman"/>
                <w:noProof/>
                <w:webHidden/>
                <w:sz w:val="24"/>
                <w:szCs w:val="24"/>
              </w:rPr>
              <w:tab/>
            </w:r>
            <w:r w:rsidR="00E53FAB" w:rsidRPr="000B66D2">
              <w:rPr>
                <w:rFonts w:ascii="Times New Roman" w:hAnsi="Times New Roman" w:cs="Times New Roman"/>
                <w:noProof/>
                <w:webHidden/>
                <w:sz w:val="24"/>
                <w:szCs w:val="24"/>
              </w:rPr>
              <w:fldChar w:fldCharType="begin"/>
            </w:r>
            <w:r w:rsidR="00E53FAB" w:rsidRPr="000B66D2">
              <w:rPr>
                <w:rFonts w:ascii="Times New Roman" w:hAnsi="Times New Roman" w:cs="Times New Roman"/>
                <w:noProof/>
                <w:webHidden/>
                <w:sz w:val="24"/>
                <w:szCs w:val="24"/>
              </w:rPr>
              <w:instrText xml:space="preserve"> PAGEREF _Toc156047246 \h </w:instrText>
            </w:r>
            <w:r w:rsidR="00E53FAB" w:rsidRPr="000B66D2">
              <w:rPr>
                <w:rFonts w:ascii="Times New Roman" w:hAnsi="Times New Roman" w:cs="Times New Roman"/>
                <w:noProof/>
                <w:webHidden/>
                <w:sz w:val="24"/>
                <w:szCs w:val="24"/>
              </w:rPr>
            </w:r>
            <w:r w:rsidR="00E53FAB" w:rsidRPr="000B66D2">
              <w:rPr>
                <w:rFonts w:ascii="Times New Roman" w:hAnsi="Times New Roman" w:cs="Times New Roman"/>
                <w:noProof/>
                <w:webHidden/>
                <w:sz w:val="24"/>
                <w:szCs w:val="24"/>
              </w:rPr>
              <w:fldChar w:fldCharType="separate"/>
            </w:r>
            <w:r w:rsidR="00E53FAB" w:rsidRPr="000B66D2">
              <w:rPr>
                <w:rFonts w:ascii="Times New Roman" w:hAnsi="Times New Roman" w:cs="Times New Roman"/>
                <w:noProof/>
                <w:webHidden/>
                <w:sz w:val="24"/>
                <w:szCs w:val="24"/>
              </w:rPr>
              <w:t>20</w:t>
            </w:r>
            <w:r w:rsidR="00E53FAB" w:rsidRPr="000B66D2">
              <w:rPr>
                <w:rFonts w:ascii="Times New Roman" w:hAnsi="Times New Roman" w:cs="Times New Roman"/>
                <w:noProof/>
                <w:webHidden/>
                <w:sz w:val="24"/>
                <w:szCs w:val="24"/>
              </w:rPr>
              <w:fldChar w:fldCharType="end"/>
            </w:r>
          </w:hyperlink>
        </w:p>
        <w:p w14:paraId="5163230F" w14:textId="77777777" w:rsidR="00E53FAB" w:rsidRDefault="00E53FAB" w:rsidP="00E53FAB">
          <w:r w:rsidRPr="000B66D2">
            <w:rPr>
              <w:rFonts w:ascii="Times New Roman" w:hAnsi="Times New Roman" w:cs="Times New Roman"/>
              <w:b/>
              <w:bCs/>
              <w:sz w:val="24"/>
              <w:szCs w:val="24"/>
            </w:rPr>
            <w:fldChar w:fldCharType="end"/>
          </w:r>
        </w:p>
      </w:sdtContent>
    </w:sdt>
    <w:p w14:paraId="6344C4BF" w14:textId="77777777" w:rsidR="00E53FAB" w:rsidRDefault="00E53FAB" w:rsidP="00E53FAB">
      <w:r>
        <w:br w:type="page"/>
      </w:r>
    </w:p>
    <w:p w14:paraId="603CCC78" w14:textId="34E4EB1B" w:rsidR="00E53FAB" w:rsidRDefault="00E53FAB" w:rsidP="00E53FAB">
      <w:pPr>
        <w:pStyle w:val="Tyturozdziaupracamagisterska"/>
      </w:pPr>
      <w:bookmarkStart w:id="0" w:name="_Toc156047216"/>
      <w:r>
        <w:lastRenderedPageBreak/>
        <w:t>Wstęp</w:t>
      </w:r>
      <w:bookmarkEnd w:id="0"/>
    </w:p>
    <w:p w14:paraId="177D05D1" w14:textId="6DCC8A24" w:rsidR="00E53FAB" w:rsidRPr="00253185" w:rsidRDefault="00151596" w:rsidP="00E53FAB">
      <w:pPr>
        <w:pStyle w:val="Tekstpracamagisterska"/>
      </w:pPr>
      <w:r>
        <w:t>Wrzucić na pewno krótką wspominkę/zarys historyczny NLP</w:t>
      </w:r>
      <w:r w:rsidR="00E53FAB" w:rsidRPr="00253185">
        <w:br w:type="page"/>
      </w:r>
    </w:p>
    <w:p w14:paraId="3254DDD2" w14:textId="77777777" w:rsidR="00E53FAB" w:rsidRDefault="00E53FAB" w:rsidP="00E53FAB">
      <w:pPr>
        <w:rPr>
          <w:rFonts w:ascii="Times New Roman" w:eastAsiaTheme="majorEastAsia" w:hAnsi="Times New Roman" w:cstheme="majorBidi"/>
          <w:b/>
          <w:sz w:val="28"/>
          <w:szCs w:val="32"/>
        </w:rPr>
      </w:pPr>
    </w:p>
    <w:p w14:paraId="7CCE9248" w14:textId="77777777" w:rsidR="00E53FAB" w:rsidRDefault="00E53FAB" w:rsidP="00E53FAB">
      <w:pPr>
        <w:pStyle w:val="Tyturozdziaupracamagisterska"/>
      </w:pPr>
      <w:bookmarkStart w:id="1" w:name="_Toc156047217"/>
      <w:r>
        <w:t>Rozdział 1. Ogólna charakterystyka dużych modeli językowych</w:t>
      </w:r>
      <w:bookmarkEnd w:id="1"/>
    </w:p>
    <w:p w14:paraId="629F6C3E" w14:textId="69EAFDB1" w:rsidR="00E53FAB" w:rsidRDefault="00E53FAB" w:rsidP="00E53FAB">
      <w:pPr>
        <w:pStyle w:val="Tytupodrozdziaupracamagisterska"/>
      </w:pPr>
      <w:bookmarkStart w:id="2" w:name="_Toc156047219"/>
      <w:r>
        <w:t>1.</w:t>
      </w:r>
      <w:r w:rsidR="00C26639">
        <w:t>1</w:t>
      </w:r>
      <w:r>
        <w:t xml:space="preserve"> Architektura transformera</w:t>
      </w:r>
      <w:bookmarkEnd w:id="2"/>
    </w:p>
    <w:p w14:paraId="19086130" w14:textId="519CDF8A" w:rsidR="00E53FAB" w:rsidRDefault="00E53FAB" w:rsidP="00E53FAB">
      <w:pPr>
        <w:pStyle w:val="Tekstpracamagisterska"/>
      </w:pPr>
      <w:r w:rsidRPr="00DD27C1">
        <w:t xml:space="preserve">Architektura transformera miała skromne początki, przedstawiona została bowiem przez jej autorów głównie jako </w:t>
      </w:r>
      <w:r w:rsidR="006E3E18">
        <w:t>alternatywa do</w:t>
      </w:r>
      <w:r w:rsidRPr="00DD27C1">
        <w:t xml:space="preserve"> dotychczasowych sieci neuronowych stosowanych w tłumaczeniu maszynowym.</w:t>
      </w:r>
      <w:r w:rsidR="00E0535B">
        <w:t xml:space="preserve"> Szybko okazało się jednak, że</w:t>
      </w:r>
      <w:r w:rsidRPr="00DD27C1">
        <w:t xml:space="preserve"> </w:t>
      </w:r>
      <w:r w:rsidR="009E56D9">
        <w:t>jej potencjalne zastosowania są znacznie szersze</w:t>
      </w:r>
      <w:r w:rsidR="006D46FA">
        <w:t xml:space="preserve">, </w:t>
      </w:r>
      <w:r w:rsidRPr="00DD27C1">
        <w:t xml:space="preserve">zmieniła ona całkowicie krajobraz uczenia maszynowego. Cechuje się bowiem </w:t>
      </w:r>
      <w:r w:rsidR="00D255CE">
        <w:t xml:space="preserve">bardzo dobrą możliwością </w:t>
      </w:r>
      <w:r w:rsidRPr="00DD27C1">
        <w:t>adaptacji do różnych zadań; można stosować</w:t>
      </w:r>
      <w:r w:rsidR="007F0242">
        <w:t xml:space="preserve"> ją</w:t>
      </w:r>
      <w:r w:rsidRPr="00DD27C1">
        <w:t xml:space="preserve"> </w:t>
      </w:r>
      <w:r w:rsidR="00047B3F">
        <w:t>także w scenariuszach niepowiązanych z procesowaniem języka naturalnego</w:t>
      </w:r>
      <w:r w:rsidR="00416AE9">
        <w:t xml:space="preserve">, </w:t>
      </w:r>
      <w:r w:rsidR="007F0242">
        <w:t xml:space="preserve">na przykład </w:t>
      </w:r>
      <w:r w:rsidR="000958AE">
        <w:t>składaniu białek</w:t>
      </w:r>
      <w:r w:rsidR="000A52B5">
        <w:t xml:space="preserve">, </w:t>
      </w:r>
      <w:r w:rsidR="000958AE">
        <w:t>rozpoznawaniu obrazów</w:t>
      </w:r>
      <w:r w:rsidR="000A52B5">
        <w:t xml:space="preserve">, </w:t>
      </w:r>
      <w:r w:rsidR="00EF5BA5">
        <w:t>rozpoznawania mowy, czy uczenia ze wzmocnieniem</w:t>
      </w:r>
      <w:r w:rsidR="005D3889">
        <w:rPr>
          <w:rStyle w:val="Odwoanieprzypisudolnego"/>
          <w:rFonts w:cs="Times New Roman"/>
        </w:rPr>
        <w:footnoteReference w:id="1"/>
      </w:r>
      <w:r w:rsidR="00D602FA" w:rsidRPr="00406D65">
        <w:rPr>
          <w:vertAlign w:val="superscript"/>
        </w:rPr>
        <w:t>,</w:t>
      </w:r>
      <w:r w:rsidR="005D3889">
        <w:rPr>
          <w:rStyle w:val="Odwoanieprzypisudolnego"/>
          <w:rFonts w:cs="Times New Roman"/>
        </w:rPr>
        <w:footnoteReference w:id="2"/>
      </w:r>
      <w:r w:rsidR="00D602FA" w:rsidRPr="005D3889">
        <w:rPr>
          <w:vertAlign w:val="superscript"/>
        </w:rPr>
        <w:t>,</w:t>
      </w:r>
      <w:r w:rsidR="005D3889">
        <w:rPr>
          <w:rStyle w:val="Odwoanieprzypisudolnego"/>
          <w:rFonts w:cs="Times New Roman"/>
        </w:rPr>
        <w:footnoteReference w:id="3"/>
      </w:r>
      <w:r w:rsidR="00D602FA" w:rsidRPr="005D3889">
        <w:rPr>
          <w:vertAlign w:val="superscript"/>
        </w:rPr>
        <w:t>,</w:t>
      </w:r>
      <w:r w:rsidR="005D3889">
        <w:rPr>
          <w:rStyle w:val="Odwoanieprzypisudolnego"/>
          <w:rFonts w:cs="Times New Roman"/>
        </w:rPr>
        <w:footnoteReference w:id="4"/>
      </w:r>
      <w:r w:rsidR="004A0E35" w:rsidRPr="005D3889">
        <w:t>.</w:t>
      </w:r>
      <w:r w:rsidRPr="005D3889">
        <w:t xml:space="preserve"> </w:t>
      </w:r>
      <w:r w:rsidRPr="00DD27C1">
        <w:t xml:space="preserve">Najistotniejszym zastosowaniem transformera w bieżących czasach </w:t>
      </w:r>
      <w:r w:rsidR="00A301AF">
        <w:t>są jednak generatywne modele językowe</w:t>
      </w:r>
      <w:r w:rsidRPr="00DD27C1">
        <w:t xml:space="preserve">, </w:t>
      </w:r>
      <w:r w:rsidR="00106125">
        <w:t xml:space="preserve">bazują na niej produkty takie </w:t>
      </w:r>
      <w:r w:rsidRPr="00DD27C1">
        <w:t xml:space="preserve">jak </w:t>
      </w:r>
      <w:proofErr w:type="spellStart"/>
      <w:r w:rsidRPr="00DD27C1">
        <w:t>ChatGPT</w:t>
      </w:r>
      <w:proofErr w:type="spellEnd"/>
      <w:r w:rsidRPr="00DD27C1">
        <w:t xml:space="preserve">, </w:t>
      </w:r>
      <w:proofErr w:type="spellStart"/>
      <w:r w:rsidRPr="00DD27C1">
        <w:t>Llama</w:t>
      </w:r>
      <w:proofErr w:type="spellEnd"/>
      <w:r w:rsidRPr="00DD27C1">
        <w:t>, czy Bard.</w:t>
      </w:r>
    </w:p>
    <w:p w14:paraId="71854008" w14:textId="0D351D50" w:rsidR="00E53FAB" w:rsidRDefault="00E53FAB" w:rsidP="00E53FAB">
      <w:pPr>
        <w:pStyle w:val="Tekstpracamagisterska"/>
      </w:pPr>
      <w:r w:rsidRPr="00B83931">
        <w:t xml:space="preserve">Głównym celem autorów było stworzenie sieci, która cechuje się lepszą </w:t>
      </w:r>
      <w:r w:rsidR="009B0A36">
        <w:t>pamięcią długoterminową</w:t>
      </w:r>
      <w:r w:rsidRPr="00B83931">
        <w:t xml:space="preserve"> i umiejętnością identyfikacji globalnych zależności </w:t>
      </w:r>
      <w:r w:rsidR="00045315">
        <w:t xml:space="preserve">w danych treningowych, w porównaniu do </w:t>
      </w:r>
      <w:r w:rsidRPr="00B83931">
        <w:t>dotychczas używanych</w:t>
      </w:r>
      <w:r w:rsidR="00F24A1C">
        <w:t xml:space="preserve"> sieci rekurencyjnych</w:t>
      </w:r>
      <w:r w:rsidR="003473EC">
        <w:t xml:space="preserve"> i ich rozwinięć, takich jak LSTM czy GRU</w:t>
      </w:r>
      <w:r w:rsidRPr="00B83931">
        <w:t>. Te bowiem, pomimo lat rozwoju, nadal nie radziły sobie zbyt dobrze z długimi sekwencjami danych wejściowych, a ponadto stwarzały trudności w procesie uczenia – rekurencję ciężko było zrównoleglić obliczeniowo.</w:t>
      </w:r>
    </w:p>
    <w:p w14:paraId="1FF66BB1" w14:textId="3B25ED86" w:rsidR="00E53FAB" w:rsidRDefault="00E53FAB" w:rsidP="00E53FAB">
      <w:pPr>
        <w:pStyle w:val="Podtytupodrozdziau"/>
      </w:pPr>
      <w:bookmarkStart w:id="3" w:name="_Toc156047220"/>
      <w:r>
        <w:t>1.</w:t>
      </w:r>
      <w:r w:rsidR="00C26639">
        <w:t>1</w:t>
      </w:r>
      <w:r>
        <w:t>.1 Opis architektury</w:t>
      </w:r>
      <w:bookmarkEnd w:id="3"/>
    </w:p>
    <w:p w14:paraId="4B8E37A6" w14:textId="47D3BE6A" w:rsidR="00E53FAB" w:rsidRDefault="00E53FAB" w:rsidP="00E53FAB">
      <w:pPr>
        <w:pStyle w:val="Tekstpracamagisterska"/>
      </w:pPr>
      <w:r>
        <w:t>Transformer jest modelem seq2seq,</w:t>
      </w:r>
      <w:r w:rsidR="00876A8B">
        <w:t xml:space="preserve"> zaproponowanym w prace „</w:t>
      </w:r>
      <w:proofErr w:type="spellStart"/>
      <w:r w:rsidR="00876A8B">
        <w:t>Attention</w:t>
      </w:r>
      <w:proofErr w:type="spellEnd"/>
      <w:r w:rsidR="00876A8B">
        <w:t xml:space="preserve"> </w:t>
      </w:r>
      <w:proofErr w:type="spellStart"/>
      <w:r w:rsidR="00D478FB">
        <w:t>I</w:t>
      </w:r>
      <w:r w:rsidR="00876A8B">
        <w:t>s</w:t>
      </w:r>
      <w:proofErr w:type="spellEnd"/>
      <w:r w:rsidR="00876A8B">
        <w:t xml:space="preserve"> </w:t>
      </w:r>
      <w:proofErr w:type="spellStart"/>
      <w:r w:rsidR="00D478FB">
        <w:t>A</w:t>
      </w:r>
      <w:r w:rsidR="00876A8B">
        <w:t>ll</w:t>
      </w:r>
      <w:proofErr w:type="spellEnd"/>
      <w:r w:rsidR="00876A8B">
        <w:t xml:space="preserve"> </w:t>
      </w:r>
      <w:proofErr w:type="spellStart"/>
      <w:r w:rsidR="00D478FB">
        <w:t>Y</w:t>
      </w:r>
      <w:r w:rsidR="00876A8B">
        <w:t>ou</w:t>
      </w:r>
      <w:proofErr w:type="spellEnd"/>
      <w:r w:rsidR="00876A8B">
        <w:t xml:space="preserve"> </w:t>
      </w:r>
      <w:proofErr w:type="spellStart"/>
      <w:r w:rsidR="00D478FB">
        <w:t>N</w:t>
      </w:r>
      <w:r w:rsidR="00876A8B">
        <w:t>eed</w:t>
      </w:r>
      <w:proofErr w:type="spellEnd"/>
      <w:r w:rsidR="00876A8B">
        <w:t>”</w:t>
      </w:r>
      <w:r w:rsidR="005D3889">
        <w:rPr>
          <w:rStyle w:val="Odwoanieprzypisudolnego"/>
          <w:rFonts w:cs="Times New Roman"/>
        </w:rPr>
        <w:footnoteReference w:id="5"/>
      </w:r>
      <w:r w:rsidR="00876A8B">
        <w:t>,</w:t>
      </w:r>
      <w:r>
        <w:t xml:space="preserve"> a jego najważniejszą cechą jest silne skupienie na i wykorzystanie mechanizmu </w:t>
      </w:r>
      <w:r w:rsidR="001B7B93">
        <w:t>Multi</w:t>
      </w:r>
      <w:r w:rsidR="00181CE8">
        <w:t>-</w:t>
      </w:r>
      <w:proofErr w:type="spellStart"/>
      <w:r w:rsidR="00181CE8">
        <w:t>Head</w:t>
      </w:r>
      <w:proofErr w:type="spellEnd"/>
      <w:r w:rsidR="00181CE8">
        <w:t xml:space="preserve"> </w:t>
      </w:r>
      <w:proofErr w:type="spellStart"/>
      <w:r w:rsidR="00181CE8">
        <w:t>Attention</w:t>
      </w:r>
      <w:proofErr w:type="spellEnd"/>
      <w:r w:rsidR="00181CE8">
        <w:t xml:space="preserve">. Mechanizm uwagi w innych postaciach rozwijał się jeszcze przed </w:t>
      </w:r>
      <w:r w:rsidR="00C506A3">
        <w:t xml:space="preserve">transformerem, a za jego początek przyjmuje się pracę </w:t>
      </w:r>
      <w:r>
        <w:t>bowiem rozwijał się już w latach poprzedzających pracę</w:t>
      </w:r>
      <w:r w:rsidR="00B0030B">
        <w:t xml:space="preserve"> </w:t>
      </w:r>
      <w:proofErr w:type="spellStart"/>
      <w:r w:rsidR="00B0030B" w:rsidRPr="00B0030B">
        <w:t>Bahdanau</w:t>
      </w:r>
      <w:proofErr w:type="spellEnd"/>
      <w:r w:rsidR="00B0030B" w:rsidRPr="00B0030B">
        <w:t xml:space="preserve"> et al. </w:t>
      </w:r>
      <w:r w:rsidR="002C4763">
        <w:t>z</w:t>
      </w:r>
      <w:r w:rsidR="00B0030B">
        <w:t xml:space="preserve"> </w:t>
      </w:r>
      <w:r w:rsidR="00B0030B" w:rsidRPr="00B0030B">
        <w:t>2014</w:t>
      </w:r>
      <w:r w:rsidR="005D3889">
        <w:rPr>
          <w:rStyle w:val="Odwoanieprzypisudolnego"/>
          <w:rFonts w:cs="Times New Roman"/>
        </w:rPr>
        <w:footnoteReference w:id="6"/>
      </w:r>
      <w:r>
        <w:t xml:space="preserve">. Oprócz zwiększonej ogólnej efektywności </w:t>
      </w:r>
      <w:r>
        <w:lastRenderedPageBreak/>
        <w:t xml:space="preserve">modelu w zadaniach tłumaczenia maszynowego czy generowania języka naturalnego, cechuje się on również dotychczas niespotykaną możliwością </w:t>
      </w:r>
      <w:proofErr w:type="spellStart"/>
      <w:r>
        <w:t>paralelizacji</w:t>
      </w:r>
      <w:proofErr w:type="spellEnd"/>
      <w:r>
        <w:t xml:space="preserve"> obliczeń. </w:t>
      </w:r>
      <w:r w:rsidR="00175C56">
        <w:t xml:space="preserve">Stanowiło to </w:t>
      </w:r>
      <w:r w:rsidR="00720A6F">
        <w:t>swojego rodzaju mieszankę wybuchową dla rynku kart graficznych</w:t>
      </w:r>
      <w:r w:rsidR="0050472F">
        <w:t xml:space="preserve"> – kapitalizacja rynkowa lidera – korporacji NVIDIA, od 2017 do 2023 zwiększyła się z </w:t>
      </w:r>
      <w:r w:rsidR="00C7617B" w:rsidRPr="00C7617B">
        <w:t>117.26</w:t>
      </w:r>
      <w:r w:rsidR="00C7617B">
        <w:t xml:space="preserve"> miliardów dolarów do </w:t>
      </w:r>
      <w:r w:rsidR="00D96256" w:rsidRPr="00D96256">
        <w:t>2.272</w:t>
      </w:r>
      <w:r w:rsidR="00D96256">
        <w:t xml:space="preserve"> bilionów dolarów</w:t>
      </w:r>
      <w:r w:rsidR="005A382A">
        <w:rPr>
          <w:rStyle w:val="Odwoanieprzypisudolnego"/>
        </w:rPr>
        <w:footnoteReference w:id="7"/>
      </w:r>
      <w:r w:rsidR="00D96256">
        <w:t>.</w:t>
      </w:r>
    </w:p>
    <w:p w14:paraId="7EDCB363" w14:textId="7C34DA84" w:rsidR="00727B5D" w:rsidRDefault="00626A18" w:rsidP="009B452C">
      <w:pPr>
        <w:pStyle w:val="Tekstpracamagisterska"/>
      </w:pPr>
      <w:r>
        <w:t xml:space="preserve">Danymi wejściowymi do modelu transformera są </w:t>
      </w:r>
      <w:proofErr w:type="spellStart"/>
      <w:r>
        <w:t>tokeny</w:t>
      </w:r>
      <w:proofErr w:type="spellEnd"/>
      <w:r>
        <w:t xml:space="preserve"> osadzone w </w:t>
      </w:r>
      <w:proofErr w:type="spellStart"/>
      <w:r w:rsidR="00A66B32" w:rsidRPr="00A66B32">
        <w:rPr>
          <w:i/>
          <w:iCs/>
        </w:rPr>
        <w:t>d</w:t>
      </w:r>
      <w:r w:rsidR="00A66B32">
        <w:rPr>
          <w:vertAlign w:val="subscript"/>
        </w:rPr>
        <w:t>model</w:t>
      </w:r>
      <w:proofErr w:type="spellEnd"/>
      <w:r>
        <w:t xml:space="preserve"> wymiarowej przestrzeni wektorowej. Są one </w:t>
      </w:r>
      <w:r w:rsidR="00FF1336">
        <w:t xml:space="preserve">sumą </w:t>
      </w:r>
      <w:r w:rsidR="007D1339">
        <w:t>wcześniej nauczony</w:t>
      </w:r>
      <w:r w:rsidR="00FF1336">
        <w:t>ch</w:t>
      </w:r>
      <w:r w:rsidR="007D1339">
        <w:t xml:space="preserve"> </w:t>
      </w:r>
      <w:proofErr w:type="spellStart"/>
      <w:r w:rsidR="007D1339">
        <w:t>osadze</w:t>
      </w:r>
      <w:r w:rsidR="00FF1336">
        <w:t>ń</w:t>
      </w:r>
      <w:proofErr w:type="spellEnd"/>
      <w:r w:rsidR="007D1339">
        <w:t xml:space="preserve"> </w:t>
      </w:r>
      <w:r>
        <w:t xml:space="preserve">wejściowej sekwencji </w:t>
      </w:r>
      <w:r w:rsidR="002650F0">
        <w:t>znaków</w:t>
      </w:r>
      <w:r w:rsidR="00A66B32">
        <w:t xml:space="preserve"> i </w:t>
      </w:r>
      <w:r>
        <w:t xml:space="preserve">wektorów </w:t>
      </w:r>
      <w:r w:rsidR="00A66B32">
        <w:t>pozycyjnych.</w:t>
      </w:r>
      <w:r>
        <w:t xml:space="preserve"> </w:t>
      </w:r>
      <w:r w:rsidR="00CD28BE">
        <w:t>Jak bowiem zauważają autorzy, t</w:t>
      </w:r>
      <w:r>
        <w:t>ransformer nie wykorzystuje rekurencji</w:t>
      </w:r>
      <w:r w:rsidR="003143E0">
        <w:t xml:space="preserve"> ani </w:t>
      </w:r>
      <w:proofErr w:type="spellStart"/>
      <w:r w:rsidR="003143E0">
        <w:t>konwolucji</w:t>
      </w:r>
      <w:proofErr w:type="spellEnd"/>
      <w:r w:rsidR="00294475">
        <w:t>,</w:t>
      </w:r>
      <w:r w:rsidR="00D369FB">
        <w:t xml:space="preserve"> </w:t>
      </w:r>
      <w:r>
        <w:t>zatem nie byłby w stanie nauczyć się zależności pozycyjnych między słowami bez</w:t>
      </w:r>
      <w:r w:rsidR="00B221A3">
        <w:t xml:space="preserve"> dodania informacji pozycyjnych do ciągów wejściowych</w:t>
      </w:r>
      <w:r>
        <w:t xml:space="preserve">. </w:t>
      </w:r>
      <w:r w:rsidR="00DB3406">
        <w:t>Kodowanie pozycyjne zastosowane w</w:t>
      </w:r>
      <w:r w:rsidR="00294475">
        <w:t xml:space="preserve"> „</w:t>
      </w:r>
      <w:proofErr w:type="spellStart"/>
      <w:r w:rsidR="00294475">
        <w:t>Attention</w:t>
      </w:r>
      <w:proofErr w:type="spellEnd"/>
      <w:r w:rsidR="00294475">
        <w:t xml:space="preserve"> </w:t>
      </w:r>
      <w:proofErr w:type="spellStart"/>
      <w:r w:rsidR="00D478FB">
        <w:t>I</w:t>
      </w:r>
      <w:r w:rsidR="00294475">
        <w:t>s</w:t>
      </w:r>
      <w:proofErr w:type="spellEnd"/>
      <w:r w:rsidR="00294475">
        <w:t xml:space="preserve"> </w:t>
      </w:r>
      <w:proofErr w:type="spellStart"/>
      <w:r w:rsidR="00D478FB">
        <w:t>A</w:t>
      </w:r>
      <w:r w:rsidR="00294475">
        <w:t>ll</w:t>
      </w:r>
      <w:proofErr w:type="spellEnd"/>
      <w:r w:rsidR="00294475">
        <w:t xml:space="preserve"> </w:t>
      </w:r>
      <w:proofErr w:type="spellStart"/>
      <w:r w:rsidR="00D478FB">
        <w:t>Y</w:t>
      </w:r>
      <w:r w:rsidR="00294475">
        <w:t>ou</w:t>
      </w:r>
      <w:proofErr w:type="spellEnd"/>
      <w:r w:rsidR="00294475">
        <w:t xml:space="preserve"> </w:t>
      </w:r>
      <w:proofErr w:type="spellStart"/>
      <w:r w:rsidR="00D478FB">
        <w:t>N</w:t>
      </w:r>
      <w:r w:rsidR="00294475">
        <w:t>eed</w:t>
      </w:r>
      <w:proofErr w:type="spellEnd"/>
      <w:r w:rsidR="00294475">
        <w:t xml:space="preserve">” </w:t>
      </w:r>
      <w:r w:rsidR="00751544">
        <w:t>wyrażone jest następująco</w:t>
      </w:r>
      <w:r w:rsidR="00DB3406">
        <w:t>:</w:t>
      </w:r>
    </w:p>
    <w:p w14:paraId="142EDA55" w14:textId="77777777" w:rsidR="009B452C" w:rsidRDefault="009B452C" w:rsidP="009B452C">
      <w:pPr>
        <w:pStyle w:val="Tekstpracamagisterska"/>
      </w:pPr>
    </w:p>
    <w:p w14:paraId="2A9DFF5C" w14:textId="42762100" w:rsidR="00DB3406" w:rsidRPr="0065251E" w:rsidRDefault="00000000" w:rsidP="00626A18">
      <w:pPr>
        <w:pStyle w:val="Tekstpracamagisterska"/>
        <w:rPr>
          <w:rFonts w:eastAsiaTheme="minorEastAsia"/>
        </w:rPr>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 2i</m:t>
                  </m:r>
                </m:e>
              </m:d>
            </m:sub>
          </m:sSub>
          <m:r>
            <w:rPr>
              <w:rFonts w:ascii="Cambria Math" w:hAnsi="Cambria Math"/>
            </w:rPr>
            <m:t>=</m:t>
          </m:r>
          <m:r>
            <m:rPr>
              <m:sty m:val="p"/>
            </m:rPr>
            <w:rPr>
              <w:rFonts w:ascii="Cambria Math" w:hAnsi="Cambria Math"/>
            </w:rPr>
            <m:t>sin⁡</m:t>
          </m:r>
          <m:r>
            <w:rPr>
              <w:rFonts w:ascii="Cambria Math" w:hAnsi="Cambria Math"/>
            </w:rPr>
            <m:t>(pos/</m:t>
          </m:r>
          <m:sSup>
            <m:sSupPr>
              <m:ctrlPr>
                <w:rPr>
                  <w:rFonts w:ascii="Cambria Math" w:hAnsi="Cambria Math"/>
                  <w:i/>
                </w:rPr>
              </m:ctrlPr>
            </m:sSupPr>
            <m:e>
              <m:r>
                <w:rPr>
                  <w:rFonts w:ascii="Cambria Math" w:hAnsi="Cambria Math"/>
                </w:rPr>
                <m:t>1000</m:t>
              </m:r>
            </m:e>
            <m:sup>
              <m:r>
                <w:rPr>
                  <w:rFonts w:ascii="Cambria Math" w:hAnsi="Cambria Math"/>
                </w:rPr>
                <m:t>2i/</m:t>
              </m:r>
              <m:sSub>
                <m:sSubPr>
                  <m:ctrlPr>
                    <w:rPr>
                      <w:rFonts w:ascii="Cambria Math" w:hAnsi="Cambria Math"/>
                      <w:i/>
                    </w:rPr>
                  </m:ctrlPr>
                </m:sSubPr>
                <m:e>
                  <m:r>
                    <w:rPr>
                      <w:rFonts w:ascii="Cambria Math" w:hAnsi="Cambria Math"/>
                    </w:rPr>
                    <m:t>d</m:t>
                  </m:r>
                </m:e>
                <m:sub>
                  <m:r>
                    <w:rPr>
                      <w:rFonts w:ascii="Cambria Math" w:hAnsi="Cambria Math"/>
                    </w:rPr>
                    <m:t>model</m:t>
                  </m:r>
                </m:sub>
              </m:sSub>
            </m:sup>
          </m:sSup>
          <m:r>
            <w:rPr>
              <w:rFonts w:ascii="Cambria Math" w:eastAsiaTheme="minorEastAsia" w:hAnsi="Cambria Math"/>
            </w:rPr>
            <m:t>)</m:t>
          </m:r>
        </m:oMath>
      </m:oMathPara>
    </w:p>
    <w:p w14:paraId="4EB939FB" w14:textId="3FFC46E3" w:rsidR="009B452C" w:rsidRPr="0065251E" w:rsidRDefault="00000000" w:rsidP="009B452C">
      <w:pPr>
        <w:pStyle w:val="Tekstpracamagisterska"/>
        <w:rPr>
          <w:rFonts w:eastAsiaTheme="minorEastAsia"/>
        </w:rPr>
      </w:pPr>
      <m:oMathPara>
        <m:oMath>
          <m:sSub>
            <m:sSubPr>
              <m:ctrlPr>
                <w:rPr>
                  <w:rFonts w:ascii="Cambria Math" w:hAnsi="Cambria Math"/>
                  <w:i/>
                </w:rPr>
              </m:ctrlPr>
            </m:sSubPr>
            <m:e>
              <m:r>
                <w:rPr>
                  <w:rFonts w:ascii="Cambria Math" w:hAnsi="Cambria Math"/>
                </w:rPr>
                <m:t>PE</m:t>
              </m:r>
            </m:e>
            <m:sub>
              <m:d>
                <m:dPr>
                  <m:ctrlPr>
                    <w:rPr>
                      <w:rFonts w:ascii="Cambria Math" w:hAnsi="Cambria Math"/>
                      <w:i/>
                    </w:rPr>
                  </m:ctrlPr>
                </m:dPr>
                <m:e>
                  <m:r>
                    <w:rPr>
                      <w:rFonts w:ascii="Cambria Math" w:hAnsi="Cambria Math"/>
                    </w:rPr>
                    <m:t>pos, 2i+1</m:t>
                  </m:r>
                </m:e>
              </m:d>
            </m:sub>
          </m:sSub>
          <m:r>
            <w:rPr>
              <w:rFonts w:ascii="Cambria Math" w:hAnsi="Cambria Math"/>
            </w:rPr>
            <m:t>=</m:t>
          </m:r>
          <m:r>
            <m:rPr>
              <m:sty m:val="p"/>
            </m:rPr>
            <w:rPr>
              <w:rFonts w:ascii="Cambria Math" w:hAnsi="Cambria Math"/>
            </w:rPr>
            <m:t>cos⁡</m:t>
          </m:r>
          <m:r>
            <w:rPr>
              <w:rFonts w:ascii="Cambria Math" w:hAnsi="Cambria Math"/>
            </w:rPr>
            <m:t>(pos/</m:t>
          </m:r>
          <m:sSup>
            <m:sSupPr>
              <m:ctrlPr>
                <w:rPr>
                  <w:rFonts w:ascii="Cambria Math" w:hAnsi="Cambria Math"/>
                  <w:i/>
                </w:rPr>
              </m:ctrlPr>
            </m:sSupPr>
            <m:e>
              <m:r>
                <w:rPr>
                  <w:rFonts w:ascii="Cambria Math" w:hAnsi="Cambria Math"/>
                </w:rPr>
                <m:t>1000</m:t>
              </m:r>
            </m:e>
            <m:sup>
              <m:r>
                <w:rPr>
                  <w:rFonts w:ascii="Cambria Math" w:hAnsi="Cambria Math"/>
                </w:rPr>
                <m:t>2i/</m:t>
              </m:r>
              <m:sSub>
                <m:sSubPr>
                  <m:ctrlPr>
                    <w:rPr>
                      <w:rFonts w:ascii="Cambria Math" w:hAnsi="Cambria Math"/>
                      <w:i/>
                    </w:rPr>
                  </m:ctrlPr>
                </m:sSubPr>
                <m:e>
                  <m:r>
                    <w:rPr>
                      <w:rFonts w:ascii="Cambria Math" w:hAnsi="Cambria Math"/>
                    </w:rPr>
                    <m:t>d</m:t>
                  </m:r>
                </m:e>
                <m:sub>
                  <m:r>
                    <w:rPr>
                      <w:rFonts w:ascii="Cambria Math" w:hAnsi="Cambria Math"/>
                    </w:rPr>
                    <m:t>model</m:t>
                  </m:r>
                </m:sub>
              </m:sSub>
            </m:sup>
          </m:sSup>
          <m:r>
            <w:rPr>
              <w:rFonts w:ascii="Cambria Math" w:eastAsiaTheme="minorEastAsia" w:hAnsi="Cambria Math"/>
            </w:rPr>
            <m:t>)</m:t>
          </m:r>
        </m:oMath>
      </m:oMathPara>
    </w:p>
    <w:p w14:paraId="18B8947E" w14:textId="04F7F194" w:rsidR="00FC4B92" w:rsidRDefault="00FC4B92" w:rsidP="00FC4B92">
      <w:pPr>
        <w:pStyle w:val="Tekstpracamagisterska"/>
        <w:rPr>
          <w:rFonts w:eastAsiaTheme="minorEastAsia"/>
        </w:rPr>
      </w:pPr>
      <w:r>
        <w:rPr>
          <w:rFonts w:eastAsiaTheme="minorEastAsia"/>
        </w:rPr>
        <w:t>g</w:t>
      </w:r>
      <w:r w:rsidR="0065251E">
        <w:rPr>
          <w:rFonts w:eastAsiaTheme="minorEastAsia"/>
        </w:rPr>
        <w:t>dzie</w:t>
      </w:r>
      <w:r w:rsidR="00123492">
        <w:rPr>
          <w:rFonts w:eastAsiaTheme="minorEastAsia"/>
        </w:rPr>
        <w:t xml:space="preserve"> </w:t>
      </w:r>
      <w:r w:rsidR="00123492">
        <w:rPr>
          <w:rFonts w:eastAsiaTheme="minorEastAsia"/>
        </w:rPr>
        <w:tab/>
      </w:r>
      <w:proofErr w:type="spellStart"/>
      <w:r w:rsidR="0065251E">
        <w:rPr>
          <w:rFonts w:eastAsiaTheme="minorEastAsia"/>
          <w:i/>
          <w:iCs/>
        </w:rPr>
        <w:t>pos</w:t>
      </w:r>
      <w:proofErr w:type="spellEnd"/>
      <w:r w:rsidR="0065251E">
        <w:rPr>
          <w:rFonts w:eastAsiaTheme="minorEastAsia"/>
          <w:i/>
          <w:iCs/>
        </w:rPr>
        <w:t xml:space="preserve"> </w:t>
      </w:r>
      <w:r>
        <w:rPr>
          <w:rFonts w:eastAsiaTheme="minorEastAsia"/>
        </w:rPr>
        <w:t>–</w:t>
      </w:r>
      <w:r w:rsidR="00947B43">
        <w:rPr>
          <w:rFonts w:eastAsiaTheme="minorEastAsia"/>
        </w:rPr>
        <w:t xml:space="preserve"> </w:t>
      </w:r>
      <w:r w:rsidR="0065251E">
        <w:rPr>
          <w:rFonts w:eastAsiaTheme="minorEastAsia"/>
        </w:rPr>
        <w:t xml:space="preserve">pozycja </w:t>
      </w:r>
    </w:p>
    <w:p w14:paraId="129994F0" w14:textId="6F49FD15" w:rsidR="0065251E" w:rsidRDefault="0065251E" w:rsidP="00123492">
      <w:pPr>
        <w:pStyle w:val="Tekstpracamagisterska"/>
        <w:ind w:left="708" w:firstLine="708"/>
        <w:rPr>
          <w:rFonts w:eastAsiaTheme="minorEastAsia"/>
        </w:rPr>
      </w:pPr>
      <w:r>
        <w:rPr>
          <w:rFonts w:eastAsiaTheme="minorEastAsia"/>
          <w:i/>
          <w:iCs/>
        </w:rPr>
        <w:t>i</w:t>
      </w:r>
      <w:r w:rsidR="00FC4B92">
        <w:rPr>
          <w:rFonts w:eastAsiaTheme="minorEastAsia"/>
          <w:i/>
          <w:iCs/>
        </w:rPr>
        <w:t xml:space="preserve"> </w:t>
      </w:r>
      <w:r w:rsidR="00FC4B92">
        <w:rPr>
          <w:rFonts w:eastAsiaTheme="minorEastAsia"/>
        </w:rPr>
        <w:t>–</w:t>
      </w:r>
      <w:r w:rsidR="00FC4B92">
        <w:rPr>
          <w:rFonts w:eastAsiaTheme="minorEastAsia"/>
          <w:i/>
          <w:iCs/>
        </w:rPr>
        <w:t xml:space="preserve"> </w:t>
      </w:r>
      <w:r w:rsidR="00FC4B92">
        <w:rPr>
          <w:rFonts w:eastAsiaTheme="minorEastAsia"/>
        </w:rPr>
        <w:t>w</w:t>
      </w:r>
      <w:r>
        <w:rPr>
          <w:rFonts w:eastAsiaTheme="minorEastAsia"/>
        </w:rPr>
        <w:t>ymiar.</w:t>
      </w:r>
    </w:p>
    <w:p w14:paraId="20BBC73F" w14:textId="386130E5" w:rsidR="002D23F9" w:rsidRPr="00796607" w:rsidRDefault="002D23F9" w:rsidP="002D23F9">
      <w:pPr>
        <w:pStyle w:val="Tekstpracamagisterska"/>
        <w:rPr>
          <w:rFonts w:eastAsiaTheme="minorEastAsia"/>
          <w:lang w:val="en-GB"/>
        </w:rPr>
      </w:pPr>
      <w:proofErr w:type="spellStart"/>
      <w:r w:rsidRPr="00796607">
        <w:rPr>
          <w:rFonts w:eastAsiaTheme="minorEastAsia"/>
          <w:lang w:val="en-GB"/>
        </w:rPr>
        <w:t>Źródło</w:t>
      </w:r>
      <w:proofErr w:type="spellEnd"/>
      <w:r w:rsidRPr="00796607">
        <w:rPr>
          <w:rFonts w:eastAsiaTheme="minorEastAsia"/>
          <w:lang w:val="en-GB"/>
        </w:rPr>
        <w:t xml:space="preserve">: </w:t>
      </w:r>
      <w:r w:rsidR="00C52C5A" w:rsidRPr="00C52C5A">
        <w:rPr>
          <w:lang w:val="en-GB"/>
        </w:rPr>
        <w:t xml:space="preserve">Ashish Vaswani </w:t>
      </w:r>
      <w:proofErr w:type="spellStart"/>
      <w:r w:rsidR="00C52C5A" w:rsidRPr="00C52C5A">
        <w:rPr>
          <w:lang w:val="en-GB"/>
        </w:rPr>
        <w:t>i</w:t>
      </w:r>
      <w:proofErr w:type="spellEnd"/>
      <w:r w:rsidR="00C52C5A" w:rsidRPr="00C52C5A">
        <w:rPr>
          <w:lang w:val="en-GB"/>
        </w:rPr>
        <w:t xml:space="preserve"> in., „Attention Is All You Need” (</w:t>
      </w:r>
      <w:proofErr w:type="spellStart"/>
      <w:r w:rsidR="00C52C5A" w:rsidRPr="00C52C5A">
        <w:rPr>
          <w:lang w:val="en-GB"/>
        </w:rPr>
        <w:t>arXiv</w:t>
      </w:r>
      <w:proofErr w:type="spellEnd"/>
      <w:r w:rsidR="00C52C5A" w:rsidRPr="00C52C5A">
        <w:rPr>
          <w:lang w:val="en-GB"/>
        </w:rPr>
        <w:t xml:space="preserve">, 1 </w:t>
      </w:r>
      <w:proofErr w:type="spellStart"/>
      <w:r w:rsidR="00C52C5A" w:rsidRPr="00C52C5A">
        <w:rPr>
          <w:lang w:val="en-GB"/>
        </w:rPr>
        <w:t>sierpień</w:t>
      </w:r>
      <w:proofErr w:type="spellEnd"/>
      <w:r w:rsidR="00C52C5A" w:rsidRPr="00C52C5A">
        <w:rPr>
          <w:lang w:val="en-GB"/>
        </w:rPr>
        <w:t xml:space="preserve"> 2023), http://arxiv.org/abs/1706.03762.</w:t>
      </w:r>
    </w:p>
    <w:p w14:paraId="3C4F1F3C" w14:textId="77777777" w:rsidR="009B452C" w:rsidRPr="00796607" w:rsidRDefault="009B452C" w:rsidP="00123492">
      <w:pPr>
        <w:pStyle w:val="Tekstpracamagisterska"/>
        <w:ind w:left="708" w:firstLine="708"/>
        <w:rPr>
          <w:rFonts w:eastAsiaTheme="minorEastAsia"/>
          <w:lang w:val="en-GB"/>
        </w:rPr>
      </w:pPr>
    </w:p>
    <w:p w14:paraId="29F9A6AF" w14:textId="4EBEA44C" w:rsidR="00E53FAB" w:rsidRDefault="00E53FAB" w:rsidP="00E53FAB">
      <w:pPr>
        <w:pStyle w:val="Tekstpracamagisterska"/>
      </w:pPr>
      <w:r>
        <w:t xml:space="preserve">Transformer składa się z dwóch bloków: </w:t>
      </w:r>
      <w:proofErr w:type="spellStart"/>
      <w:r>
        <w:t>enkodera</w:t>
      </w:r>
      <w:proofErr w:type="spellEnd"/>
      <w:r>
        <w:t xml:space="preserve"> i dekodera. Budowa </w:t>
      </w:r>
      <w:r w:rsidR="009F3EDC">
        <w:t>ta</w:t>
      </w:r>
      <w:r>
        <w:t xml:space="preserve"> </w:t>
      </w:r>
      <w:r w:rsidR="00C2023C">
        <w:t>jest typowa i znana z poprzednich iteracji modelów seq2seq</w:t>
      </w:r>
      <w:r w:rsidR="00BE4CEA">
        <w:t xml:space="preserve">, </w:t>
      </w:r>
      <w:r>
        <w:t>skupiających się na tłumaczeniu maszynowym</w:t>
      </w:r>
      <w:r w:rsidR="00BE4CEA">
        <w:t xml:space="preserve">. </w:t>
      </w:r>
      <w:proofErr w:type="spellStart"/>
      <w:r w:rsidR="00BE4CEA">
        <w:t>E</w:t>
      </w:r>
      <w:r>
        <w:t>nkoder</w:t>
      </w:r>
      <w:proofErr w:type="spellEnd"/>
      <w:r>
        <w:t xml:space="preserve"> koduje ciągi znaków w języku obcym, a dekoder ma za zadanie wygenerowanie ciągu znaków w języku docelowym. W pierwotnej pracy obydwie warstwy ustawione są szeregowo i jest ich N=6. </w:t>
      </w:r>
    </w:p>
    <w:p w14:paraId="62254306" w14:textId="7262DD8F" w:rsidR="00E53FAB" w:rsidRDefault="008B7CAC" w:rsidP="009B452C">
      <w:pPr>
        <w:pStyle w:val="Tekstpracamagisterska"/>
      </w:pPr>
      <w:r>
        <w:t>Przygotowane sekwencje przekazywane są</w:t>
      </w:r>
      <w:r w:rsidR="00E53FAB">
        <w:t xml:space="preserve"> do </w:t>
      </w:r>
      <w:proofErr w:type="spellStart"/>
      <w:r w:rsidR="00E53FAB">
        <w:t>enkodera</w:t>
      </w:r>
      <w:proofErr w:type="spellEnd"/>
      <w:r w:rsidR="00E53FAB">
        <w:t>, gdzie w pierwszym kroku przetwarzane są przy użyciu mechanizmu Multi-</w:t>
      </w:r>
      <w:proofErr w:type="spellStart"/>
      <w:r w:rsidR="00E53FAB">
        <w:t>Head</w:t>
      </w:r>
      <w:proofErr w:type="spellEnd"/>
      <w:r w:rsidR="00E53FAB">
        <w:t xml:space="preserve"> </w:t>
      </w:r>
      <w:proofErr w:type="spellStart"/>
      <w:r w:rsidR="00E53FAB">
        <w:t>Attention</w:t>
      </w:r>
      <w:proofErr w:type="spellEnd"/>
      <w:r w:rsidR="00E53FAB">
        <w:t xml:space="preserve">. </w:t>
      </w:r>
      <w:r w:rsidR="000D7A8F">
        <w:t xml:space="preserve">Pojedynczy składnik uwagi </w:t>
      </w:r>
      <w:r w:rsidR="00014627">
        <w:t>– „</w:t>
      </w:r>
      <w:proofErr w:type="spellStart"/>
      <w:r w:rsidR="00014627" w:rsidRPr="00014627">
        <w:t>Scaled</w:t>
      </w:r>
      <w:proofErr w:type="spellEnd"/>
      <w:r w:rsidR="00014627" w:rsidRPr="00014627">
        <w:t xml:space="preserve"> </w:t>
      </w:r>
      <w:proofErr w:type="spellStart"/>
      <w:r w:rsidR="00014627" w:rsidRPr="00014627">
        <w:t>Dot</w:t>
      </w:r>
      <w:proofErr w:type="spellEnd"/>
      <w:r w:rsidR="00014627" w:rsidRPr="00014627">
        <w:t xml:space="preserve">-Product </w:t>
      </w:r>
      <w:proofErr w:type="spellStart"/>
      <w:r w:rsidR="00014627" w:rsidRPr="00014627">
        <w:t>Attention</w:t>
      </w:r>
      <w:proofErr w:type="spellEnd"/>
      <w:r w:rsidR="00014627">
        <w:t xml:space="preserve">” </w:t>
      </w:r>
      <w:r w:rsidR="000D7A8F">
        <w:t>wyrażony jest następująco</w:t>
      </w:r>
      <w:r w:rsidR="00E53FAB">
        <w:t>:</w:t>
      </w:r>
    </w:p>
    <w:p w14:paraId="7CED5C6B" w14:textId="77777777" w:rsidR="009B452C" w:rsidRDefault="009B452C" w:rsidP="009B452C">
      <w:pPr>
        <w:pStyle w:val="Tekstpracamagisterska"/>
      </w:pPr>
    </w:p>
    <w:p w14:paraId="0AD47540" w14:textId="67EA5AC7" w:rsidR="00727B5D" w:rsidRPr="000D7A8F" w:rsidRDefault="00E53FAB" w:rsidP="009B452C">
      <w:pPr>
        <w:pStyle w:val="Tekstpracamagisterska"/>
        <w:spacing w:before="240"/>
        <w:rPr>
          <w:rFonts w:eastAsiaTheme="minorEastAsia"/>
        </w:rPr>
      </w:pPr>
      <m:oMathPara>
        <m:oMath>
          <m:r>
            <w:rPr>
              <w:rFonts w:ascii="Cambria Math" w:hAnsi="Cambria Math"/>
            </w:rPr>
            <m:t>Attention(Q, K, V)=softmax</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Q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7E748E92" w14:textId="1C47DA0C" w:rsidR="000D7A8F" w:rsidRDefault="000D7A8F" w:rsidP="00E53FAB">
      <w:pPr>
        <w:pStyle w:val="Tekstpracamagisterska"/>
        <w:spacing w:before="240"/>
      </w:pPr>
      <w:r>
        <w:t xml:space="preserve">gdzie </w:t>
      </w:r>
      <w:r w:rsidR="005321E7">
        <w:tab/>
      </w:r>
      <w:r w:rsidR="005321E7">
        <w:rPr>
          <w:i/>
          <w:iCs/>
        </w:rPr>
        <w:t xml:space="preserve">Q </w:t>
      </w:r>
      <w:r w:rsidR="005321E7">
        <w:t>– macierz zapytań (</w:t>
      </w:r>
      <w:proofErr w:type="spellStart"/>
      <w:r w:rsidR="005321E7">
        <w:t>queries</w:t>
      </w:r>
      <w:proofErr w:type="spellEnd"/>
      <w:r w:rsidR="005321E7">
        <w:t>)</w:t>
      </w:r>
    </w:p>
    <w:p w14:paraId="48F5E465" w14:textId="0B3D6FFA" w:rsidR="005321E7" w:rsidRDefault="005321E7" w:rsidP="00E53FAB">
      <w:pPr>
        <w:pStyle w:val="Tekstpracamagisterska"/>
        <w:spacing w:before="240"/>
      </w:pPr>
      <w:r>
        <w:lastRenderedPageBreak/>
        <w:tab/>
      </w:r>
      <w:r>
        <w:tab/>
      </w:r>
      <w:r w:rsidRPr="00324ABD">
        <w:rPr>
          <w:i/>
          <w:iCs/>
        </w:rPr>
        <w:t>K</w:t>
      </w:r>
      <w:r>
        <w:t xml:space="preserve"> – macierz kluczy (</w:t>
      </w:r>
      <w:proofErr w:type="spellStart"/>
      <w:r>
        <w:t>keys</w:t>
      </w:r>
      <w:proofErr w:type="spellEnd"/>
      <w:r>
        <w:t>)</w:t>
      </w:r>
    </w:p>
    <w:p w14:paraId="6D8EA059" w14:textId="63A5FEDD" w:rsidR="005321E7" w:rsidRDefault="005321E7" w:rsidP="00E53FAB">
      <w:pPr>
        <w:pStyle w:val="Tekstpracamagisterska"/>
        <w:spacing w:before="240"/>
      </w:pPr>
      <w:r>
        <w:tab/>
      </w:r>
      <w:r>
        <w:tab/>
      </w:r>
      <w:r w:rsidR="004276A1" w:rsidRPr="00324ABD">
        <w:rPr>
          <w:i/>
          <w:iCs/>
        </w:rPr>
        <w:t>V</w:t>
      </w:r>
      <w:r w:rsidR="004276A1">
        <w:t xml:space="preserve"> – macierz wartości (</w:t>
      </w:r>
      <w:proofErr w:type="spellStart"/>
      <w:r w:rsidR="004276A1">
        <w:t>values</w:t>
      </w:r>
      <w:proofErr w:type="spellEnd"/>
      <w:r w:rsidR="004276A1">
        <w:t>)</w:t>
      </w:r>
    </w:p>
    <w:p w14:paraId="5A55B315" w14:textId="03F0E39B" w:rsidR="00CC7F7A" w:rsidRPr="00E926C2" w:rsidRDefault="00CC7F7A" w:rsidP="00E53FAB">
      <w:pPr>
        <w:pStyle w:val="Tekstpracamagisterska"/>
        <w:spacing w:before="240"/>
      </w:pPr>
      <w:r>
        <w:tab/>
      </w:r>
      <w:r>
        <w:tab/>
      </w:r>
      <w:proofErr w:type="spellStart"/>
      <w:r w:rsidR="00324ABD" w:rsidRPr="00324ABD">
        <w:rPr>
          <w:i/>
          <w:iCs/>
        </w:rPr>
        <w:t>d</w:t>
      </w:r>
      <w:r w:rsidR="00E926C2" w:rsidRPr="00324ABD">
        <w:rPr>
          <w:i/>
          <w:iCs/>
          <w:vertAlign w:val="subscript"/>
        </w:rPr>
        <w:t>k</w:t>
      </w:r>
      <w:proofErr w:type="spellEnd"/>
      <w:r w:rsidR="00E926C2">
        <w:t xml:space="preserve"> – wymiar </w:t>
      </w:r>
      <w:r w:rsidR="00324ABD">
        <w:t>macierzy kluczy.</w:t>
      </w:r>
    </w:p>
    <w:p w14:paraId="0CF0B6B1" w14:textId="77777777" w:rsidR="00E53FAB" w:rsidRDefault="00E53FAB" w:rsidP="00E53FAB">
      <w:pPr>
        <w:pStyle w:val="Tekstpracamagisterska"/>
      </w:pPr>
    </w:p>
    <w:p w14:paraId="75F7EB0C" w14:textId="648BCE4D" w:rsidR="00E53FAB" w:rsidRDefault="00E53FAB" w:rsidP="009B452C">
      <w:pPr>
        <w:pStyle w:val="Tekstpracamagisterska"/>
      </w:pPr>
      <w:r>
        <w:t xml:space="preserve">Mechanizm ten pozwala na kalkulację jak „ważne” są dla siebie nawzajem poszczególne sekwencje znaków; otrzymana wartość </w:t>
      </w:r>
      <w:r w:rsidR="00A662A0">
        <w:t xml:space="preserve">końcowa </w:t>
      </w:r>
      <w:r>
        <w:t>stanowi ważoną sumę wartości „</w:t>
      </w:r>
      <w:proofErr w:type="spellStart"/>
      <w:r>
        <w:t>value</w:t>
      </w:r>
      <w:proofErr w:type="spellEnd"/>
      <w:r>
        <w:t xml:space="preserve">” z wagą, mierzoną jako zgodność </w:t>
      </w:r>
      <w:r w:rsidR="00A662A0">
        <w:t>zapytania i klucza</w:t>
      </w:r>
      <w:r>
        <w:t xml:space="preserve">. Uwaga w takiej postaci wykonywana jest na zestawach danych - V, K i Q są matrycami odpowiednich wartości. </w:t>
      </w:r>
      <w:r w:rsidR="008143FD">
        <w:t>Pełna Multi-</w:t>
      </w:r>
      <w:proofErr w:type="spellStart"/>
      <w:r w:rsidR="008143FD">
        <w:t>Head</w:t>
      </w:r>
      <w:proofErr w:type="spellEnd"/>
      <w:r w:rsidR="008143FD">
        <w:t xml:space="preserve"> </w:t>
      </w:r>
      <w:proofErr w:type="spellStart"/>
      <w:r w:rsidR="008143FD">
        <w:t>Attention</w:t>
      </w:r>
      <w:proofErr w:type="spellEnd"/>
      <w:r>
        <w:t xml:space="preserve"> natomiast, polega na rzucie liniowym wartości V, K i Q do przestrzeni o wymiarach </w:t>
      </w:r>
      <w:proofErr w:type="spellStart"/>
      <w:r>
        <w:t>dk</w:t>
      </w:r>
      <w:proofErr w:type="spellEnd"/>
      <w:r>
        <w:t xml:space="preserve">, dv, </w:t>
      </w:r>
      <w:proofErr w:type="spellStart"/>
      <w:r>
        <w:t>dq</w:t>
      </w:r>
      <w:proofErr w:type="spellEnd"/>
      <w:r>
        <w:t xml:space="preserve"> przy pomocy warstwy liniowej. Obliczenia uwagi są następnie wykonywane </w:t>
      </w:r>
      <w:proofErr w:type="spellStart"/>
      <w:r>
        <w:t>równolege</w:t>
      </w:r>
      <w:proofErr w:type="spellEnd"/>
      <w:r>
        <w:t xml:space="preserve">, a ich wyniki są łączone i ponownie rzutowane warstwą liniową. </w:t>
      </w:r>
    </w:p>
    <w:p w14:paraId="785CFF65" w14:textId="77777777" w:rsidR="009B452C" w:rsidRDefault="009B452C" w:rsidP="009B452C">
      <w:pPr>
        <w:pStyle w:val="Tekstpracamagisterska"/>
      </w:pPr>
    </w:p>
    <w:p w14:paraId="2BE2DC1A" w14:textId="2E45CF90" w:rsidR="009B452C" w:rsidRPr="00727B5D" w:rsidRDefault="00E53FAB" w:rsidP="00E53FAB">
      <w:pPr>
        <w:pStyle w:val="Tekstpracamagisterska"/>
        <w:ind w:firstLine="0"/>
        <w:rPr>
          <w:rFonts w:eastAsiaTheme="minorEastAsia"/>
          <w:lang w:val="en-GB"/>
        </w:rPr>
      </w:pPr>
      <m:oMathPara>
        <m:oMath>
          <m:r>
            <w:rPr>
              <w:rFonts w:ascii="Cambria Math" w:hAnsi="Cambria Math"/>
              <w:lang w:val="en-GB"/>
            </w:rPr>
            <m:t>MultiHead</m:t>
          </m:r>
          <m:d>
            <m:dPr>
              <m:ctrlPr>
                <w:rPr>
                  <w:rFonts w:ascii="Cambria Math" w:hAnsi="Cambria Math"/>
                  <w:i/>
                  <w:lang w:val="en-GB"/>
                </w:rPr>
              </m:ctrlPr>
            </m:dPr>
            <m:e>
              <m:r>
                <w:rPr>
                  <w:rFonts w:ascii="Cambria Math" w:hAnsi="Cambria Math"/>
                  <w:lang w:val="en-GB"/>
                </w:rPr>
                <m:t>Q,K,V</m:t>
              </m:r>
            </m:e>
          </m:d>
          <m:r>
            <w:rPr>
              <w:rFonts w:ascii="Cambria Math" w:hAnsi="Cambria Math"/>
              <w:lang w:val="en-GB"/>
            </w:rPr>
            <m:t>=Conca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head</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head</m:t>
                  </m:r>
                </m:e>
                <m:sub>
                  <m:r>
                    <w:rPr>
                      <w:rFonts w:ascii="Cambria Math" w:hAnsi="Cambria Math"/>
                      <w:lang w:val="en-GB"/>
                    </w:rPr>
                    <m:t>h</m:t>
                  </m:r>
                </m:sub>
              </m:sSub>
            </m:e>
          </m:d>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O</m:t>
              </m:r>
            </m:sup>
          </m:sSup>
          <m:r>
            <m:rPr>
              <m:sty m:val="p"/>
            </m:rPr>
            <w:rPr>
              <w:rFonts w:ascii="Cambria Math" w:hAnsi="Cambria Math"/>
              <w:lang w:val="en-GB"/>
            </w:rPr>
            <w:br/>
          </m:r>
        </m:oMath>
        <m:oMath>
          <m:r>
            <w:rPr>
              <w:rFonts w:ascii="Cambria Math" w:eastAsiaTheme="minorEastAsia" w:hAnsi="Cambria Math"/>
              <w:lang w:val="en-GB"/>
            </w:rPr>
            <m:t xml:space="preserve">gdzie </m:t>
          </m:r>
          <m:sSub>
            <m:sSubPr>
              <m:ctrlPr>
                <w:rPr>
                  <w:rFonts w:ascii="Cambria Math" w:eastAsiaTheme="minorEastAsia" w:hAnsi="Cambria Math"/>
                  <w:i/>
                  <w:lang w:val="en-GB"/>
                </w:rPr>
              </m:ctrlPr>
            </m:sSubPr>
            <m:e>
              <m:r>
                <w:rPr>
                  <w:rFonts w:ascii="Cambria Math" w:eastAsiaTheme="minorEastAsia" w:hAnsi="Cambria Math"/>
                  <w:lang w:val="en-GB"/>
                </w:rPr>
                <m:t>head</m:t>
              </m:r>
            </m:e>
            <m:sub>
              <m:r>
                <w:rPr>
                  <w:rFonts w:ascii="Cambria Math" w:eastAsiaTheme="minorEastAsia" w:hAnsi="Cambria Math"/>
                  <w:lang w:val="en-GB"/>
                </w:rPr>
                <m:t>i</m:t>
              </m:r>
            </m:sub>
          </m:sSub>
          <m:r>
            <w:rPr>
              <w:rFonts w:ascii="Cambria Math" w:eastAsiaTheme="minorEastAsia" w:hAnsi="Cambria Math"/>
              <w:lang w:val="en-GB"/>
            </w:rPr>
            <m:t>=Attention</m:t>
          </m:r>
          <m:d>
            <m:dPr>
              <m:ctrlPr>
                <w:rPr>
                  <w:rFonts w:ascii="Cambria Math" w:eastAsiaTheme="minorEastAsia" w:hAnsi="Cambria Math"/>
                  <w:i/>
                  <w:lang w:val="en-GB"/>
                </w:rPr>
              </m:ctrlPr>
            </m:dPr>
            <m:e>
              <m:sSubSup>
                <m:sSubSupPr>
                  <m:ctrlPr>
                    <w:rPr>
                      <w:rFonts w:ascii="Cambria Math" w:eastAsiaTheme="minorEastAsia" w:hAnsi="Cambria Math"/>
                      <w:i/>
                      <w:lang w:val="en-GB"/>
                    </w:rPr>
                  </m:ctrlPr>
                </m:sSubSupPr>
                <m:e>
                  <m:r>
                    <w:rPr>
                      <w:rFonts w:ascii="Cambria Math" w:eastAsiaTheme="minorEastAsia" w:hAnsi="Cambria Math"/>
                      <w:lang w:val="en-GB"/>
                    </w:rPr>
                    <m:t>QW</m:t>
                  </m:r>
                </m:e>
                <m:sub>
                  <m:r>
                    <w:rPr>
                      <w:rFonts w:ascii="Cambria Math" w:eastAsiaTheme="minorEastAsia" w:hAnsi="Cambria Math"/>
                      <w:lang w:val="en-GB"/>
                    </w:rPr>
                    <m:t>i</m:t>
                  </m:r>
                </m:sub>
                <m:sup>
                  <m:r>
                    <w:rPr>
                      <w:rFonts w:ascii="Cambria Math" w:eastAsiaTheme="minorEastAsia" w:hAnsi="Cambria Math"/>
                      <w:lang w:val="en-GB"/>
                    </w:rPr>
                    <m:t>Q</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KW</m:t>
                  </m:r>
                </m:e>
                <m:sub>
                  <m:r>
                    <w:rPr>
                      <w:rFonts w:ascii="Cambria Math" w:eastAsiaTheme="minorEastAsia" w:hAnsi="Cambria Math"/>
                      <w:lang w:val="en-GB"/>
                    </w:rPr>
                    <m:t>i</m:t>
                  </m:r>
                </m:sub>
                <m:sup>
                  <m:r>
                    <w:rPr>
                      <w:rFonts w:ascii="Cambria Math" w:eastAsiaTheme="minorEastAsia" w:hAnsi="Cambria Math"/>
                      <w:lang w:val="en-GB"/>
                    </w:rPr>
                    <m:t>K</m:t>
                  </m:r>
                </m:sup>
              </m:sSubSup>
              <m:r>
                <w:rPr>
                  <w:rFonts w:ascii="Cambria Math" w:eastAsiaTheme="minorEastAsia"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VW</m:t>
                  </m:r>
                </m:e>
                <m:sub>
                  <m:r>
                    <w:rPr>
                      <w:rFonts w:ascii="Cambria Math" w:eastAsiaTheme="minorEastAsia" w:hAnsi="Cambria Math"/>
                      <w:lang w:val="en-GB"/>
                    </w:rPr>
                    <m:t>i</m:t>
                  </m:r>
                </m:sub>
                <m:sup>
                  <m:r>
                    <w:rPr>
                      <w:rFonts w:ascii="Cambria Math" w:eastAsiaTheme="minorEastAsia" w:hAnsi="Cambria Math"/>
                      <w:lang w:val="en-GB"/>
                    </w:rPr>
                    <m:t>V</m:t>
                  </m:r>
                </m:sup>
              </m:sSubSup>
            </m:e>
          </m:d>
        </m:oMath>
      </m:oMathPara>
    </w:p>
    <w:p w14:paraId="493E77DC" w14:textId="21905919" w:rsidR="00E53FAB" w:rsidRDefault="00727B5D" w:rsidP="00E53FAB">
      <w:pPr>
        <w:pStyle w:val="Tekstpracamagisterska"/>
        <w:rPr>
          <w:rFonts w:eastAsiaTheme="minorEastAsia" w:cs="Times New Roman"/>
        </w:rPr>
      </w:pPr>
      <w:r>
        <w:rPr>
          <w:rFonts w:eastAsiaTheme="minorEastAsia" w:cs="Times New Roman"/>
        </w:rPr>
        <w:t>g</w:t>
      </w:r>
      <w:r w:rsidR="00E53FAB" w:rsidRPr="00E07DF8">
        <w:rPr>
          <w:rFonts w:eastAsiaTheme="minorEastAsia" w:cs="Times New Roman"/>
        </w:rPr>
        <w:t>dzie projekcje są macierzami parametrów</w:t>
      </w:r>
      <w:r w:rsidR="00E53FAB">
        <w:rPr>
          <w:rFonts w:eastAsiaTheme="minorEastAsia" w:cs="Times New Roman"/>
        </w:rPr>
        <w:t>:</w:t>
      </w:r>
      <w:r w:rsidR="00E53FAB" w:rsidRPr="00E07DF8">
        <w:rPr>
          <w:rFonts w:eastAsiaTheme="minorEastAsia" w:cs="Times New Roman"/>
        </w:rPr>
        <w:t xml:space="preserve"> </w:t>
      </w:r>
    </w:p>
    <w:p w14:paraId="68D89FF2" w14:textId="0018A0E0" w:rsidR="00727B5D" w:rsidRDefault="00000000" w:rsidP="002061CC">
      <w:pPr>
        <w:pStyle w:val="Tekstpracamagisterska"/>
        <w:rPr>
          <w:rFonts w:eastAsiaTheme="minorEastAsia" w:cs="Times New Roman"/>
        </w:rPr>
      </w:pPr>
      <m:oMath>
        <m:sSubSup>
          <m:sSubSupPr>
            <m:ctrlPr>
              <w:rPr>
                <w:rFonts w:ascii="Cambria Math" w:eastAsiaTheme="minorEastAsia" w:hAnsi="Cambria Math" w:cs="Times New Roman"/>
                <w:i/>
                <w:lang w:val="en-GB"/>
              </w:rPr>
            </m:ctrlPr>
          </m:sSubSupPr>
          <m:e>
            <m:r>
              <w:rPr>
                <w:rFonts w:ascii="Cambria Math" w:eastAsiaTheme="minorEastAsia" w:hAnsi="Cambria Math" w:cs="Times New Roman"/>
              </w:rPr>
              <m:t>W</m:t>
            </m:r>
          </m:e>
          <m:sub>
            <m:r>
              <w:rPr>
                <w:rFonts w:ascii="Cambria Math" w:eastAsiaTheme="minorEastAsia" w:hAnsi="Cambria Math" w:cs="Times New Roman"/>
              </w:rPr>
              <m:t>i</m:t>
            </m:r>
          </m:sub>
          <m:sup>
            <m:r>
              <w:rPr>
                <w:rFonts w:ascii="Cambria Math" w:eastAsiaTheme="minorEastAsia" w:hAnsi="Cambria Math" w:cs="Times New Roman"/>
              </w:rPr>
              <m:t>Q</m:t>
            </m:r>
          </m:sup>
        </m:sSubSup>
        <m:r>
          <w:rPr>
            <w:rFonts w:ascii="Cambria Math" w:eastAsiaTheme="minorEastAsia" w:hAnsi="Cambria Math" w:cs="Times New Roman"/>
          </w:rPr>
          <m:t>∈</m:t>
        </m:r>
        <m:sSup>
          <m:sSupPr>
            <m:ctrlPr>
              <w:rPr>
                <w:rFonts w:ascii="Cambria Math" w:eastAsiaTheme="minorEastAsia" w:hAnsi="Cambria Math" w:cs="Times New Roman"/>
                <w:i/>
                <w:lang w:val="en-GB"/>
              </w:rPr>
            </m:ctrlPr>
          </m:sSupPr>
          <m:e>
            <m:r>
              <m:rPr>
                <m:scr m:val="double-struck"/>
              </m:rPr>
              <w:rPr>
                <w:rFonts w:ascii="Cambria Math" w:eastAsiaTheme="minorEastAsia" w:hAnsi="Cambria Math" w:cs="Times New Roman"/>
              </w:rPr>
              <m:t>R</m:t>
            </m:r>
          </m:e>
          <m:sup>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model</m:t>
                </m:r>
              </m:sub>
            </m:sSub>
            <m:r>
              <w:rPr>
                <w:rFonts w:ascii="Cambria Math" w:eastAsiaTheme="minorEastAsia" w:hAnsi="Cambria Math" w:cs="Times New Roman"/>
              </w:rPr>
              <m:t xml:space="preserve"> × </m:t>
            </m:r>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k</m:t>
                </m:r>
              </m:sub>
            </m:sSub>
          </m:sup>
        </m:sSup>
        <m:r>
          <w:rPr>
            <w:rFonts w:ascii="Cambria Math" w:eastAsiaTheme="minorEastAsia" w:hAnsi="Cambria Math" w:cs="Times New Roman"/>
          </w:rPr>
          <m:t>,</m:t>
        </m:r>
        <m:sSubSup>
          <m:sSubSupPr>
            <m:ctrlPr>
              <w:rPr>
                <w:rFonts w:ascii="Cambria Math" w:eastAsiaTheme="minorEastAsia" w:hAnsi="Cambria Math" w:cs="Times New Roman"/>
                <w:i/>
                <w:lang w:val="en-GB"/>
              </w:rPr>
            </m:ctrlPr>
          </m:sSubSupPr>
          <m:e>
            <m:r>
              <w:rPr>
                <w:rFonts w:ascii="Cambria Math" w:eastAsiaTheme="minorEastAsia" w:hAnsi="Cambria Math" w:cs="Times New Roman"/>
              </w:rPr>
              <m:t>W</m:t>
            </m:r>
          </m:e>
          <m:sub>
            <m:r>
              <w:rPr>
                <w:rFonts w:ascii="Cambria Math" w:eastAsiaTheme="minorEastAsia" w:hAnsi="Cambria Math" w:cs="Times New Roman"/>
              </w:rPr>
              <m:t>i</m:t>
            </m:r>
          </m:sub>
          <m:sup>
            <m:r>
              <w:rPr>
                <w:rFonts w:ascii="Cambria Math" w:eastAsiaTheme="minorEastAsia" w:hAnsi="Cambria Math" w:cs="Times New Roman"/>
              </w:rPr>
              <m:t>K</m:t>
            </m:r>
          </m:sup>
        </m:sSubSup>
        <m:r>
          <w:rPr>
            <w:rFonts w:ascii="Cambria Math" w:eastAsiaTheme="minorEastAsia" w:hAnsi="Cambria Math" w:cs="Times New Roman"/>
          </w:rPr>
          <m:t>∈</m:t>
        </m:r>
        <m:sSup>
          <m:sSupPr>
            <m:ctrlPr>
              <w:rPr>
                <w:rFonts w:ascii="Cambria Math" w:eastAsiaTheme="minorEastAsia" w:hAnsi="Cambria Math" w:cs="Times New Roman"/>
                <w:i/>
                <w:lang w:val="en-GB"/>
              </w:rPr>
            </m:ctrlPr>
          </m:sSupPr>
          <m:e>
            <m:r>
              <m:rPr>
                <m:scr m:val="double-struck"/>
              </m:rPr>
              <w:rPr>
                <w:rFonts w:ascii="Cambria Math" w:eastAsiaTheme="minorEastAsia" w:hAnsi="Cambria Math" w:cs="Times New Roman"/>
              </w:rPr>
              <m:t>R</m:t>
            </m:r>
          </m:e>
          <m:sup>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model</m:t>
                </m:r>
              </m:sub>
            </m:sSub>
            <m:r>
              <w:rPr>
                <w:rFonts w:ascii="Cambria Math" w:eastAsiaTheme="minorEastAsia" w:hAnsi="Cambria Math" w:cs="Times New Roman"/>
              </w:rPr>
              <m:t xml:space="preserve"> × </m:t>
            </m:r>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k</m:t>
                </m:r>
              </m:sub>
            </m:sSub>
          </m:sup>
        </m:sSup>
        <m:r>
          <w:rPr>
            <w:rFonts w:ascii="Cambria Math" w:eastAsiaTheme="minorEastAsia" w:hAnsi="Cambria Math" w:cs="Times New Roman"/>
          </w:rPr>
          <m:t>,</m:t>
        </m:r>
        <m:sSubSup>
          <m:sSubSupPr>
            <m:ctrlPr>
              <w:rPr>
                <w:rFonts w:ascii="Cambria Math" w:eastAsiaTheme="minorEastAsia" w:hAnsi="Cambria Math" w:cs="Times New Roman"/>
                <w:i/>
                <w:lang w:val="en-GB"/>
              </w:rPr>
            </m:ctrlPr>
          </m:sSubSupPr>
          <m:e>
            <m:r>
              <w:rPr>
                <w:rFonts w:ascii="Cambria Math" w:eastAsiaTheme="minorEastAsia" w:hAnsi="Cambria Math" w:cs="Times New Roman"/>
              </w:rPr>
              <m:t>W</m:t>
            </m:r>
          </m:e>
          <m:sub>
            <m:r>
              <w:rPr>
                <w:rFonts w:ascii="Cambria Math" w:eastAsiaTheme="minorEastAsia" w:hAnsi="Cambria Math" w:cs="Times New Roman"/>
              </w:rPr>
              <m:t>i</m:t>
            </m:r>
          </m:sub>
          <m:sup>
            <m:r>
              <w:rPr>
                <w:rFonts w:ascii="Cambria Math" w:eastAsiaTheme="minorEastAsia" w:hAnsi="Cambria Math" w:cs="Times New Roman"/>
              </w:rPr>
              <m:t>V</m:t>
            </m:r>
          </m:sup>
        </m:sSubSup>
        <m:r>
          <w:rPr>
            <w:rFonts w:ascii="Cambria Math" w:eastAsiaTheme="minorEastAsia" w:hAnsi="Cambria Math" w:cs="Times New Roman"/>
          </w:rPr>
          <m:t>∈</m:t>
        </m:r>
        <m:sSup>
          <m:sSupPr>
            <m:ctrlPr>
              <w:rPr>
                <w:rFonts w:ascii="Cambria Math" w:eastAsiaTheme="minorEastAsia" w:hAnsi="Cambria Math" w:cs="Times New Roman"/>
                <w:i/>
                <w:lang w:val="en-GB"/>
              </w:rPr>
            </m:ctrlPr>
          </m:sSupPr>
          <m:e>
            <m:r>
              <m:rPr>
                <m:scr m:val="double-struck"/>
              </m:rPr>
              <w:rPr>
                <w:rFonts w:ascii="Cambria Math" w:eastAsiaTheme="minorEastAsia" w:hAnsi="Cambria Math" w:cs="Times New Roman"/>
              </w:rPr>
              <m:t>R</m:t>
            </m:r>
          </m:e>
          <m:sup>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model</m:t>
                </m:r>
              </m:sub>
            </m:sSub>
            <m:r>
              <w:rPr>
                <w:rFonts w:ascii="Cambria Math" w:eastAsiaTheme="minorEastAsia" w:hAnsi="Cambria Math" w:cs="Times New Roman"/>
              </w:rPr>
              <m:t xml:space="preserve"> × </m:t>
            </m:r>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v</m:t>
                </m:r>
              </m:sub>
            </m:sSub>
          </m:sup>
        </m:sSup>
      </m:oMath>
      <w:r w:rsidR="00E53FAB" w:rsidRPr="00E07DF8">
        <w:rPr>
          <w:rFonts w:eastAsiaTheme="minorEastAsia" w:cs="Times New Roman"/>
        </w:rPr>
        <w:t xml:space="preserve"> i </w:t>
      </w:r>
      <m:oMath>
        <m:sSup>
          <m:sSupPr>
            <m:ctrlPr>
              <w:rPr>
                <w:rFonts w:ascii="Cambria Math" w:eastAsiaTheme="minorEastAsia" w:hAnsi="Cambria Math" w:cs="Times New Roman"/>
                <w:i/>
              </w:rPr>
            </m:ctrlPr>
          </m:sSupPr>
          <m:e>
            <m:r>
              <w:rPr>
                <w:rFonts w:ascii="Cambria Math" w:eastAsiaTheme="minorEastAsia" w:hAnsi="Cambria Math" w:cs="Times New Roman"/>
              </w:rPr>
              <m:t>W</m:t>
            </m:r>
          </m:e>
          <m:sup>
            <m:r>
              <w:rPr>
                <w:rFonts w:ascii="Cambria Math" w:eastAsiaTheme="minorEastAsia" w:hAnsi="Cambria Math" w:cs="Times New Roman"/>
              </w:rPr>
              <m:t>O</m:t>
            </m:r>
          </m:sup>
        </m:sSup>
        <m:r>
          <w:rPr>
            <w:rFonts w:ascii="Cambria Math" w:eastAsiaTheme="minorEastAsia" w:hAnsi="Cambria Math" w:cs="Times New Roman"/>
          </w:rPr>
          <m:t>∈</m:t>
        </m:r>
        <m:sSup>
          <m:sSupPr>
            <m:ctrlPr>
              <w:rPr>
                <w:rFonts w:ascii="Cambria Math" w:eastAsiaTheme="minorEastAsia" w:hAnsi="Cambria Math" w:cs="Times New Roman"/>
                <w:i/>
                <w:lang w:val="en-GB"/>
              </w:rPr>
            </m:ctrlPr>
          </m:sSupPr>
          <m:e>
            <m:r>
              <m:rPr>
                <m:scr m:val="double-struck"/>
              </m:rPr>
              <w:rPr>
                <w:rFonts w:ascii="Cambria Math" w:eastAsiaTheme="minorEastAsia" w:hAnsi="Cambria Math" w:cs="Times New Roman"/>
              </w:rPr>
              <m:t>R</m:t>
            </m:r>
          </m:e>
          <m:sup>
            <m:sSub>
              <m:sSubPr>
                <m:ctrlPr>
                  <w:rPr>
                    <w:rFonts w:ascii="Cambria Math" w:eastAsiaTheme="minorEastAsia" w:hAnsi="Cambria Math" w:cs="Times New Roman"/>
                    <w:i/>
                    <w:lang w:val="en-GB"/>
                  </w:rPr>
                </m:ctrlPr>
              </m:sSubPr>
              <m:e>
                <m:r>
                  <w:rPr>
                    <w:rFonts w:ascii="Cambria Math" w:eastAsiaTheme="minorEastAsia" w:hAnsi="Cambria Math" w:cs="Times New Roman"/>
                  </w:rPr>
                  <m:t>hd</m:t>
                </m:r>
              </m:e>
              <m:sub>
                <m:r>
                  <w:rPr>
                    <w:rFonts w:ascii="Cambria Math" w:eastAsiaTheme="minorEastAsia" w:hAnsi="Cambria Math" w:cs="Times New Roman"/>
                  </w:rPr>
                  <m:t>v</m:t>
                </m:r>
              </m:sub>
            </m:sSub>
            <m:r>
              <w:rPr>
                <w:rFonts w:ascii="Cambria Math" w:eastAsiaTheme="minorEastAsia" w:hAnsi="Cambria Math" w:cs="Times New Roman"/>
              </w:rPr>
              <m:t xml:space="preserve"> × </m:t>
            </m:r>
            <m:sSub>
              <m:sSubPr>
                <m:ctrlPr>
                  <w:rPr>
                    <w:rFonts w:ascii="Cambria Math" w:eastAsiaTheme="minorEastAsia" w:hAnsi="Cambria Math" w:cs="Times New Roman"/>
                    <w:i/>
                    <w:lang w:val="en-GB"/>
                  </w:rPr>
                </m:ctrlPr>
              </m:sSubPr>
              <m:e>
                <m:r>
                  <w:rPr>
                    <w:rFonts w:ascii="Cambria Math" w:eastAsiaTheme="minorEastAsia" w:hAnsi="Cambria Math" w:cs="Times New Roman"/>
                  </w:rPr>
                  <m:t>d</m:t>
                </m:r>
              </m:e>
              <m:sub>
                <m:r>
                  <w:rPr>
                    <w:rFonts w:ascii="Cambria Math" w:eastAsiaTheme="minorEastAsia" w:hAnsi="Cambria Math" w:cs="Times New Roman"/>
                  </w:rPr>
                  <m:t>model</m:t>
                </m:r>
              </m:sub>
            </m:sSub>
          </m:sup>
        </m:sSup>
      </m:oMath>
      <w:r w:rsidR="00727B5D">
        <w:rPr>
          <w:rFonts w:eastAsiaTheme="minorEastAsia" w:cs="Times New Roman"/>
        </w:rPr>
        <w:t>.</w:t>
      </w:r>
    </w:p>
    <w:p w14:paraId="0978EE03" w14:textId="77777777" w:rsidR="009B452C" w:rsidRPr="00C76A5A" w:rsidRDefault="009B452C" w:rsidP="00E53FAB">
      <w:pPr>
        <w:pStyle w:val="Tekstpracamagisterska"/>
        <w:ind w:firstLine="0"/>
        <w:rPr>
          <w:rFonts w:eastAsiaTheme="minorEastAsia" w:cs="Times New Roman"/>
        </w:rPr>
      </w:pPr>
    </w:p>
    <w:p w14:paraId="227DA742" w14:textId="00E027BD" w:rsidR="00E53FAB" w:rsidRDefault="00E53FAB" w:rsidP="009B452C">
      <w:pPr>
        <w:pStyle w:val="Tekstpracamagisterska"/>
      </w:pPr>
      <w:r>
        <w:t xml:space="preserve">W następnym kroku każda pozycja procesowana jest w pełni połączoną </w:t>
      </w:r>
      <w:proofErr w:type="spellStart"/>
      <w:r>
        <w:t>sie</w:t>
      </w:r>
      <w:r w:rsidR="00880BE5">
        <w:t>c</w:t>
      </w:r>
      <w:r w:rsidR="00727B5D">
        <w:t>ą</w:t>
      </w:r>
      <w:proofErr w:type="spellEnd"/>
      <w:r>
        <w:t xml:space="preserve"> </w:t>
      </w:r>
      <w:proofErr w:type="spellStart"/>
      <w:r>
        <w:t>feed-forward</w:t>
      </w:r>
      <w:proofErr w:type="spellEnd"/>
      <w:r>
        <w:t xml:space="preserve"> – dwie liniowe transformacje z funkcją aktywacji RELU pomiędzy. Ponadto, zastosowane są połączenia rezydualne, a zatem zarówno po bloku </w:t>
      </w:r>
      <w:r w:rsidR="009B452C">
        <w:t>Multi-</w:t>
      </w:r>
      <w:proofErr w:type="spellStart"/>
      <w:r w:rsidR="009B452C">
        <w:t>Head</w:t>
      </w:r>
      <w:proofErr w:type="spellEnd"/>
      <w:r w:rsidR="009B452C">
        <w:t xml:space="preserve"> </w:t>
      </w:r>
      <w:proofErr w:type="spellStart"/>
      <w:r w:rsidR="009B452C">
        <w:t>Attention</w:t>
      </w:r>
      <w:proofErr w:type="spellEnd"/>
      <w:r w:rsidR="009B452C">
        <w:t xml:space="preserve"> </w:t>
      </w:r>
      <w:r>
        <w:t>i FFN, wykonywane są obliczenia addycji i normalizacji danych.</w:t>
      </w:r>
    </w:p>
    <w:p w14:paraId="49866059" w14:textId="7CE00A5C" w:rsidR="00E53FAB" w:rsidRDefault="00E53FAB" w:rsidP="00E53FAB">
      <w:pPr>
        <w:pStyle w:val="Tekstpracamagisterska"/>
      </w:pPr>
      <w:r>
        <w:t xml:space="preserve">Blok dekodera zbudowany jest bardzo podobnie jak </w:t>
      </w:r>
      <w:proofErr w:type="spellStart"/>
      <w:r>
        <w:t>enkoder</w:t>
      </w:r>
      <w:proofErr w:type="spellEnd"/>
      <w:r>
        <w:t xml:space="preserve">, z dwiema kluczowymi zmianami. Po pierwsze, matryce Q i K, są maskowane </w:t>
      </w:r>
      <w:r w:rsidR="009B452C">
        <w:t xml:space="preserve">tak, </w:t>
      </w:r>
      <w:r>
        <w:t xml:space="preserve">aby sekwencje nie mogły stosować mechanizmu uwagi na </w:t>
      </w:r>
      <w:proofErr w:type="spellStart"/>
      <w:r>
        <w:t>tokenach</w:t>
      </w:r>
      <w:proofErr w:type="spellEnd"/>
      <w:r>
        <w:t xml:space="preserve"> „z przyszłości”. </w:t>
      </w:r>
      <w:r w:rsidR="00E300C5">
        <w:t xml:space="preserve">Innymi słowy, </w:t>
      </w:r>
      <w:proofErr w:type="spellStart"/>
      <w:r w:rsidR="00E300C5">
        <w:t>tokeny</w:t>
      </w:r>
      <w:proofErr w:type="spellEnd"/>
      <w:r>
        <w:t xml:space="preserve"> w środku </w:t>
      </w:r>
      <w:r w:rsidR="00E300C5">
        <w:t xml:space="preserve">sekwencji </w:t>
      </w:r>
      <w:r>
        <w:t>mo</w:t>
      </w:r>
      <w:r w:rsidR="00E300C5">
        <w:t>gą</w:t>
      </w:r>
      <w:r>
        <w:t xml:space="preserve"> się </w:t>
      </w:r>
      <w:r w:rsidR="009B452C">
        <w:t>„</w:t>
      </w:r>
      <w:r>
        <w:t>uczyć</w:t>
      </w:r>
      <w:r w:rsidR="009B452C">
        <w:t>”</w:t>
      </w:r>
      <w:r>
        <w:t xml:space="preserve"> informacji jedynie o </w:t>
      </w:r>
      <w:proofErr w:type="spellStart"/>
      <w:r w:rsidR="00880BE5">
        <w:t>tokenach</w:t>
      </w:r>
      <w:proofErr w:type="spellEnd"/>
      <w:r w:rsidR="00880BE5">
        <w:t xml:space="preserve"> </w:t>
      </w:r>
      <w:r>
        <w:t xml:space="preserve">je poprzedzających. Drugą zmianą jest wprowadzenie </w:t>
      </w:r>
      <w:r w:rsidR="00880BE5">
        <w:t>drugiego bloku</w:t>
      </w:r>
      <w:r>
        <w:t xml:space="preserve"> </w:t>
      </w:r>
      <w:r w:rsidR="00880BE5">
        <w:t>Multi-</w:t>
      </w:r>
      <w:proofErr w:type="spellStart"/>
      <w:r w:rsidR="00880BE5">
        <w:t>Head</w:t>
      </w:r>
      <w:proofErr w:type="spellEnd"/>
      <w:r w:rsidR="00880BE5">
        <w:t xml:space="preserve"> </w:t>
      </w:r>
      <w:proofErr w:type="spellStart"/>
      <w:r w:rsidR="00880BE5">
        <w:t>Attention</w:t>
      </w:r>
      <w:proofErr w:type="spellEnd"/>
      <w:r>
        <w:t xml:space="preserve">, przez niektórych nazywanym </w:t>
      </w:r>
      <w:r w:rsidR="006056D5">
        <w:t>C</w:t>
      </w:r>
      <w:r>
        <w:t>ross-</w:t>
      </w:r>
      <w:proofErr w:type="spellStart"/>
      <w:r w:rsidR="006056D5">
        <w:t>A</w:t>
      </w:r>
      <w:r>
        <w:t>ttention</w:t>
      </w:r>
      <w:proofErr w:type="spellEnd"/>
      <w:r w:rsidR="00275C8A">
        <w:rPr>
          <w:rStyle w:val="Odwoanieprzypisudolnego"/>
        </w:rPr>
        <w:footnoteReference w:id="8"/>
      </w:r>
      <w:r w:rsidR="006056D5">
        <w:t xml:space="preserve">. </w:t>
      </w:r>
      <w:r>
        <w:t xml:space="preserve">Tym sposobem sekwencje wejściowe bloku dekodera mogą „uważać” nie tylko na siebie, ale także na informacje z bloku </w:t>
      </w:r>
      <w:proofErr w:type="spellStart"/>
      <w:r>
        <w:t>enkodera</w:t>
      </w:r>
      <w:proofErr w:type="spellEnd"/>
      <w:r>
        <w:t>, co jest kluczowe podczas tłumaczenia maszynowego.</w:t>
      </w:r>
    </w:p>
    <w:p w14:paraId="68DCE7A1" w14:textId="1E283F9C" w:rsidR="00E53FAB" w:rsidRPr="00692FF1" w:rsidRDefault="00E53FAB" w:rsidP="00E53FAB">
      <w:pPr>
        <w:pStyle w:val="Tytupodrozdziaupracamagisterska"/>
        <w:rPr>
          <w:lang w:val="en-GB"/>
        </w:rPr>
      </w:pPr>
      <w:bookmarkStart w:id="4" w:name="_Toc156047221"/>
      <w:r w:rsidRPr="00692FF1">
        <w:rPr>
          <w:lang w:val="en-GB"/>
        </w:rPr>
        <w:lastRenderedPageBreak/>
        <w:t>1.</w:t>
      </w:r>
      <w:r w:rsidR="00C26639">
        <w:rPr>
          <w:lang w:val="en-GB"/>
        </w:rPr>
        <w:t>2</w:t>
      </w:r>
      <w:r w:rsidRPr="00692FF1">
        <w:rPr>
          <w:lang w:val="en-GB"/>
        </w:rPr>
        <w:t xml:space="preserve"> </w:t>
      </w:r>
      <w:proofErr w:type="spellStart"/>
      <w:r w:rsidRPr="00692FF1">
        <w:rPr>
          <w:lang w:val="en-GB"/>
        </w:rPr>
        <w:t>Udoskonalenia</w:t>
      </w:r>
      <w:proofErr w:type="spellEnd"/>
      <w:r w:rsidRPr="00692FF1">
        <w:rPr>
          <w:lang w:val="en-GB"/>
        </w:rPr>
        <w:t xml:space="preserve"> </w:t>
      </w:r>
      <w:proofErr w:type="spellStart"/>
      <w:r w:rsidRPr="00692FF1">
        <w:rPr>
          <w:lang w:val="en-GB"/>
        </w:rPr>
        <w:t>architektury</w:t>
      </w:r>
      <w:bookmarkEnd w:id="4"/>
      <w:proofErr w:type="spellEnd"/>
    </w:p>
    <w:p w14:paraId="7DAEF210" w14:textId="77777777" w:rsidR="00E53FAB" w:rsidRPr="00692FF1" w:rsidRDefault="00E53FAB" w:rsidP="00E53FAB">
      <w:pPr>
        <w:pStyle w:val="Tekstpracamagisterska"/>
        <w:rPr>
          <w:lang w:val="en-GB"/>
        </w:rPr>
      </w:pPr>
      <w:r w:rsidRPr="00692FF1">
        <w:rPr>
          <w:lang w:val="en-GB"/>
        </w:rPr>
        <w:t>Scaling up, multimodality</w:t>
      </w:r>
    </w:p>
    <w:p w14:paraId="3B895A35" w14:textId="77777777" w:rsidR="00E53FAB" w:rsidRPr="005E5C95" w:rsidRDefault="00E53FAB" w:rsidP="00E53FAB">
      <w:pPr>
        <w:pStyle w:val="Tekstpracamagisterska"/>
        <w:rPr>
          <w:lang w:val="en-GB"/>
        </w:rPr>
      </w:pPr>
      <w:r w:rsidRPr="005E5C95">
        <w:rPr>
          <w:lang w:val="en-GB"/>
        </w:rPr>
        <w:t>From models like GPT-2, which had 1.5 billion parameters, to GPT-3 with 175 billion parameters</w:t>
      </w:r>
    </w:p>
    <w:p w14:paraId="1F56699D" w14:textId="40494C7C" w:rsidR="00E53FAB" w:rsidRDefault="00E53FAB" w:rsidP="00E53FAB">
      <w:pPr>
        <w:pStyle w:val="Tekstpracamagisterska"/>
      </w:pPr>
      <w:r>
        <w:t xml:space="preserve">Wraz z szerszym docenieniem transformera przez naukowców i firmy, podejmowane jest wiele działań w celu adaptacji i optymalizacji oryginalnej architektury do celi generowania tekstu/działania jako asystent. Jedną z najbardziej kluczowych zmian wykorzystywaną w większości modelów SOTA jest zupełne porzucenie bloku </w:t>
      </w:r>
      <w:proofErr w:type="spellStart"/>
      <w:r>
        <w:t>enkodera</w:t>
      </w:r>
      <w:proofErr w:type="spellEnd"/>
      <w:r>
        <w:t xml:space="preserve">. Z empirycznego punktu widzenia, modele dekoder </w:t>
      </w:r>
      <w:proofErr w:type="spellStart"/>
      <w:r>
        <w:t>only</w:t>
      </w:r>
      <w:proofErr w:type="spellEnd"/>
      <w:r>
        <w:t xml:space="preserve"> sprawdzają się lepiej w open-</w:t>
      </w:r>
      <w:proofErr w:type="spellStart"/>
      <w:r>
        <w:t>text</w:t>
      </w:r>
      <w:proofErr w:type="spellEnd"/>
      <w:r>
        <w:t xml:space="preserve"> </w:t>
      </w:r>
      <w:proofErr w:type="spellStart"/>
      <w:r>
        <w:t>generation</w:t>
      </w:r>
      <w:proofErr w:type="spellEnd"/>
      <w:r>
        <w:t xml:space="preserve"> i </w:t>
      </w:r>
      <w:proofErr w:type="spellStart"/>
      <w:r>
        <w:t>prompt-based</w:t>
      </w:r>
      <w:proofErr w:type="spellEnd"/>
      <w:r>
        <w:t xml:space="preserve"> </w:t>
      </w:r>
      <w:proofErr w:type="spellStart"/>
      <w:r>
        <w:t>inference</w:t>
      </w:r>
      <w:proofErr w:type="spellEnd"/>
      <w:r>
        <w:t xml:space="preserve">, natomiast modele </w:t>
      </w:r>
      <w:proofErr w:type="spellStart"/>
      <w:r>
        <w:t>enkoder</w:t>
      </w:r>
      <w:proofErr w:type="spellEnd"/>
      <w:r>
        <w:t xml:space="preserve">-dekoder lepiej sprawdzają się w zadaniach klasyfikacyjnych i </w:t>
      </w:r>
      <w:proofErr w:type="spellStart"/>
      <w:r>
        <w:t>sequence</w:t>
      </w:r>
      <w:proofErr w:type="spellEnd"/>
      <w:r>
        <w:t xml:space="preserve"> to </w:t>
      </w:r>
      <w:proofErr w:type="spellStart"/>
      <w:r>
        <w:t>sequence</w:t>
      </w:r>
      <w:proofErr w:type="spellEnd"/>
      <w:r>
        <w:t xml:space="preserve">. (bardzo dużo info tutaj jest ze </w:t>
      </w:r>
      <w:proofErr w:type="spellStart"/>
      <w:r>
        <w:t>str</w:t>
      </w:r>
      <w:proofErr w:type="spellEnd"/>
      <w:r>
        <w:t xml:space="preserve"> 6 papieru ULLP).  Kluczowym jest również fakt, że porzucenie bloku </w:t>
      </w:r>
      <w:proofErr w:type="spellStart"/>
      <w:r>
        <w:t>encodera</w:t>
      </w:r>
      <w:proofErr w:type="spellEnd"/>
      <w:r>
        <w:t xml:space="preserve"> znacznie zmniejsza liczbę parametrów w modelach, a zatem pozytywnie wpływa na czas inferencji, koszty i skalowalność. Jak zauważają autorzy ULLP, modele </w:t>
      </w:r>
      <w:proofErr w:type="spellStart"/>
      <w:r>
        <w:t>enkoder</w:t>
      </w:r>
      <w:proofErr w:type="spellEnd"/>
      <w:r>
        <w:t xml:space="preserve">-dekoder mają średnio 2x więcej parametrów od modelów wykorzystujących jedynie dekoder. Z perspektywy funkcjonalnej, w modelach </w:t>
      </w:r>
      <w:proofErr w:type="spellStart"/>
      <w:r>
        <w:t>enkoder</w:t>
      </w:r>
      <w:proofErr w:type="spellEnd"/>
      <w:r>
        <w:t xml:space="preserve">-dekoder, sekwencje </w:t>
      </w:r>
      <w:proofErr w:type="spellStart"/>
      <w:r>
        <w:t>input</w:t>
      </w:r>
      <w:proofErr w:type="spellEnd"/>
      <w:r>
        <w:t xml:space="preserve"> procesowane są jedynie przez </w:t>
      </w:r>
      <w:proofErr w:type="spellStart"/>
      <w:r>
        <w:t>enkoder</w:t>
      </w:r>
      <w:proofErr w:type="spellEnd"/>
      <w:r>
        <w:t xml:space="preserve">, natomiast dekoder zajmuje się sekwencjami target, a zatem obydwie z nich mają własne zestawy parametrów. W przypadku modeli porzucających </w:t>
      </w:r>
      <w:proofErr w:type="spellStart"/>
      <w:r>
        <w:t>enkoder</w:t>
      </w:r>
      <w:proofErr w:type="spellEnd"/>
      <w:r>
        <w:t xml:space="preserve">, sekwencje </w:t>
      </w:r>
      <w:proofErr w:type="spellStart"/>
      <w:r>
        <w:t>input</w:t>
      </w:r>
      <w:proofErr w:type="spellEnd"/>
      <w:r>
        <w:t xml:space="preserve">-target są </w:t>
      </w:r>
      <w:r w:rsidR="004D72F6">
        <w:t>łączone</w:t>
      </w:r>
      <w:r>
        <w:t>.</w:t>
      </w:r>
    </w:p>
    <w:p w14:paraId="511E7504" w14:textId="1AF9391B" w:rsidR="00E53FAB" w:rsidRPr="00A95A9F" w:rsidRDefault="00E53FAB" w:rsidP="00E53FAB">
      <w:pPr>
        <w:pStyle w:val="Tekstpracamagisterska"/>
        <w:rPr>
          <w:lang w:val="en-GB"/>
        </w:rPr>
      </w:pPr>
      <w:r>
        <w:t xml:space="preserve"> Wiele współczesnych modeli językowych wprowadza również zmiany w procesie kodowania pozycyjnego </w:t>
      </w:r>
      <w:proofErr w:type="spellStart"/>
      <w:r>
        <w:t>tokenów</w:t>
      </w:r>
      <w:proofErr w:type="spellEnd"/>
      <w:r>
        <w:t xml:space="preserve"> wejściowych. Przedstawiając oryginalną architekturę transformera wykorzystane zostało kodowanie </w:t>
      </w:r>
      <w:proofErr w:type="spellStart"/>
      <w:r>
        <w:t>tokenów</w:t>
      </w:r>
      <w:proofErr w:type="spellEnd"/>
      <w:r>
        <w:t xml:space="preserve"> w pozycjach bezwzględnych. Inni autorzy zaproponowali także a </w:t>
      </w:r>
      <w:proofErr w:type="spellStart"/>
      <w:r>
        <w:t>trainable</w:t>
      </w:r>
      <w:proofErr w:type="spellEnd"/>
      <w:r>
        <w:t xml:space="preserve"> </w:t>
      </w:r>
      <w:proofErr w:type="spellStart"/>
      <w:r>
        <w:t>absolute</w:t>
      </w:r>
      <w:proofErr w:type="spellEnd"/>
      <w:r>
        <w:t xml:space="preserve"> </w:t>
      </w:r>
      <w:proofErr w:type="spellStart"/>
      <w:r>
        <w:t>position</w:t>
      </w:r>
      <w:proofErr w:type="spellEnd"/>
      <w:r>
        <w:t xml:space="preserve"> </w:t>
      </w:r>
      <w:proofErr w:type="spellStart"/>
      <w:r>
        <w:t>encoding</w:t>
      </w:r>
      <w:proofErr w:type="spellEnd"/>
      <w:r>
        <w:t xml:space="preserve">, a </w:t>
      </w:r>
      <w:proofErr w:type="spellStart"/>
      <w:r>
        <w:t>Su</w:t>
      </w:r>
      <w:proofErr w:type="spellEnd"/>
      <w:r>
        <w:t xml:space="preserve"> et al (</w:t>
      </w:r>
      <w:proofErr w:type="spellStart"/>
      <w:r>
        <w:t>roformer</w:t>
      </w:r>
      <w:proofErr w:type="spellEnd"/>
      <w:r>
        <w:t xml:space="preserve">) osadzanie w pozycjach rotacyjnych; „ROPE koduje pozycję absolutną za pomocą macierzy rotacji, w tym samym momencie uwzględniając wyraźną zależność względnej pozycji w formułowaniu mechanizmu uwagi własnej”. </w:t>
      </w:r>
      <w:proofErr w:type="spellStart"/>
      <w:r w:rsidRPr="00A95A9F">
        <w:rPr>
          <w:lang w:val="en-GB"/>
        </w:rPr>
        <w:t>Mechanizm</w:t>
      </w:r>
      <w:proofErr w:type="spellEnd"/>
      <w:r w:rsidRPr="00A95A9F">
        <w:rPr>
          <w:lang w:val="en-GB"/>
        </w:rPr>
        <w:t xml:space="preserve"> ten </w:t>
      </w:r>
      <w:proofErr w:type="spellStart"/>
      <w:r w:rsidRPr="00A95A9F">
        <w:rPr>
          <w:lang w:val="en-GB"/>
        </w:rPr>
        <w:t>cechuje</w:t>
      </w:r>
      <w:proofErr w:type="spellEnd"/>
      <w:r w:rsidRPr="00A95A9F">
        <w:rPr>
          <w:lang w:val="en-GB"/>
        </w:rPr>
        <w:t xml:space="preserve"> </w:t>
      </w:r>
      <w:proofErr w:type="spellStart"/>
      <w:r w:rsidRPr="00A95A9F">
        <w:rPr>
          <w:lang w:val="en-GB"/>
        </w:rPr>
        <w:t>się</w:t>
      </w:r>
      <w:proofErr w:type="spellEnd"/>
      <w:r w:rsidRPr="00A95A9F">
        <w:rPr>
          <w:lang w:val="en-GB"/>
        </w:rPr>
        <w:t xml:space="preserve"> </w:t>
      </w:r>
      <w:proofErr w:type="spellStart"/>
      <w:r w:rsidRPr="00A95A9F">
        <w:rPr>
          <w:lang w:val="en-GB"/>
        </w:rPr>
        <w:t>kilkoma</w:t>
      </w:r>
      <w:proofErr w:type="spellEnd"/>
      <w:r w:rsidRPr="00A95A9F">
        <w:rPr>
          <w:lang w:val="en-GB"/>
        </w:rPr>
        <w:t xml:space="preserve"> </w:t>
      </w:r>
      <w:proofErr w:type="spellStart"/>
      <w:r w:rsidRPr="00A95A9F">
        <w:rPr>
          <w:lang w:val="en-GB"/>
        </w:rPr>
        <w:t>plusami</w:t>
      </w:r>
      <w:proofErr w:type="spellEnd"/>
      <w:r w:rsidRPr="00A95A9F">
        <w:rPr>
          <w:lang w:val="en-GB"/>
        </w:rPr>
        <w:t xml:space="preserve"> </w:t>
      </w:r>
      <w:proofErr w:type="spellStart"/>
      <w:r w:rsidRPr="00A95A9F">
        <w:rPr>
          <w:lang w:val="en-GB"/>
        </w:rPr>
        <w:t>względem</w:t>
      </w:r>
      <w:proofErr w:type="spellEnd"/>
      <w:r w:rsidRPr="00A95A9F">
        <w:rPr>
          <w:lang w:val="en-GB"/>
        </w:rPr>
        <w:t xml:space="preserve"> </w:t>
      </w:r>
      <w:proofErr w:type="spellStart"/>
      <w:r w:rsidRPr="00A95A9F">
        <w:rPr>
          <w:lang w:val="en-GB"/>
        </w:rPr>
        <w:t>pozostałych</w:t>
      </w:r>
      <w:proofErr w:type="spellEnd"/>
      <w:r w:rsidRPr="00A95A9F">
        <w:rPr>
          <w:lang w:val="en-GB"/>
        </w:rPr>
        <w:t xml:space="preserve"> </w:t>
      </w:r>
      <w:proofErr w:type="spellStart"/>
      <w:r w:rsidRPr="00A95A9F">
        <w:rPr>
          <w:lang w:val="en-GB"/>
        </w:rPr>
        <w:t>metod</w:t>
      </w:r>
      <w:proofErr w:type="spellEnd"/>
      <w:r w:rsidRPr="00A95A9F">
        <w:rPr>
          <w:lang w:val="en-GB"/>
        </w:rPr>
        <w:t>: sequence leng</w:t>
      </w:r>
      <w:r w:rsidR="009922A6">
        <w:rPr>
          <w:lang w:val="en-GB"/>
        </w:rPr>
        <w:t>th</w:t>
      </w:r>
      <w:r w:rsidRPr="00A95A9F">
        <w:rPr>
          <w:lang w:val="en-GB"/>
        </w:rPr>
        <w:t xml:space="preserve"> flexibility, </w:t>
      </w:r>
      <w:proofErr w:type="spellStart"/>
      <w:r w:rsidRPr="00A95A9F">
        <w:rPr>
          <w:lang w:val="en-GB"/>
        </w:rPr>
        <w:t>wprowadza</w:t>
      </w:r>
      <w:proofErr w:type="spellEnd"/>
      <w:r w:rsidRPr="00A95A9F">
        <w:rPr>
          <w:lang w:val="en-GB"/>
        </w:rPr>
        <w:t xml:space="preserve"> decaying inter-token dependency with increasing relative distances, capability of equipping the linear self-attention with relative position encoding. </w:t>
      </w:r>
    </w:p>
    <w:p w14:paraId="187BF126" w14:textId="77777777" w:rsidR="00E53FAB" w:rsidRDefault="00E53FAB" w:rsidP="00E53FAB">
      <w:pPr>
        <w:pStyle w:val="Tekstpracamagisterska"/>
        <w:ind w:firstLine="0"/>
      </w:pPr>
      <w:r>
        <w:t xml:space="preserve">Równie istotną innowacją są także transformery „rzadkie”. Cytat: Wymagania dotyczące pamięci i obliczeń takich sieci (transformerów) rosną kwadratowo wraz z długością sekwencji, co wyklucza ich użycie w długich sekwencjach. Autorzy wprowadzili zatem kilka rzadkich faktoryzacji macierzy atencji, co pozwoliło osiągnąć do tej pory niemożliwe długości sekwencji, jednocześnie nie tracąc przy tym wydajności modeli. Wykorzystując </w:t>
      </w:r>
      <w:r>
        <w:lastRenderedPageBreak/>
        <w:t xml:space="preserve">zaproponowane rozwiązanie, </w:t>
      </w:r>
      <w:proofErr w:type="spellStart"/>
      <w:r>
        <w:t>tokeny</w:t>
      </w:r>
      <w:proofErr w:type="spellEnd"/>
      <w:r>
        <w:t xml:space="preserve"> nie są maskowane macierzami trójkątnymi, lecz rzadkimi, jak na obrazku poniżej: (tutaj </w:t>
      </w:r>
      <w:proofErr w:type="spellStart"/>
      <w:r>
        <w:t>screen</w:t>
      </w:r>
      <w:proofErr w:type="spellEnd"/>
      <w:r>
        <w:t xml:space="preserve"> z </w:t>
      </w:r>
      <w:proofErr w:type="spellStart"/>
      <w:r>
        <w:t>sparse</w:t>
      </w:r>
      <w:proofErr w:type="spellEnd"/>
      <w:r>
        <w:t xml:space="preserve"> </w:t>
      </w:r>
      <w:proofErr w:type="spellStart"/>
      <w:r>
        <w:t>transfomers</w:t>
      </w:r>
      <w:proofErr w:type="spellEnd"/>
      <w:r>
        <w:t xml:space="preserve">). Zastosowanie takich macierzy pozwala osiągnąć SOTA wyniki, jednocześnie przedłużając </w:t>
      </w:r>
      <w:proofErr w:type="spellStart"/>
      <w:r>
        <w:t>context</w:t>
      </w:r>
      <w:proofErr w:type="spellEnd"/>
      <w:r>
        <w:t xml:space="preserve"> </w:t>
      </w:r>
      <w:proofErr w:type="spellStart"/>
      <w:r>
        <w:t>length</w:t>
      </w:r>
      <w:proofErr w:type="spellEnd"/>
      <w:r>
        <w:t xml:space="preserve"> i zmniejszając ilość wymaganych obliczeń.</w:t>
      </w:r>
    </w:p>
    <w:p w14:paraId="65DEF859" w14:textId="3A55DB0B" w:rsidR="00E53FAB" w:rsidRDefault="00E53FAB" w:rsidP="00E53FAB">
      <w:pPr>
        <w:pStyle w:val="Tytupodrozdziaupracamagisterska"/>
      </w:pPr>
      <w:bookmarkStart w:id="5" w:name="_Toc156047222"/>
      <w:r>
        <w:t>1.</w:t>
      </w:r>
      <w:r w:rsidR="00C26639">
        <w:t>3</w:t>
      </w:r>
      <w:r>
        <w:t xml:space="preserve"> Proces uczenia dużych modeli językowych</w:t>
      </w:r>
      <w:bookmarkEnd w:id="5"/>
    </w:p>
    <w:p w14:paraId="35EA5B5B" w14:textId="2C2F055C" w:rsidR="00E53FAB" w:rsidRPr="00D00974" w:rsidRDefault="00E53FAB" w:rsidP="00E53FAB">
      <w:pPr>
        <w:pStyle w:val="Tekstpracamagisterska"/>
      </w:pPr>
      <w:r w:rsidRPr="00D00974">
        <w:t xml:space="preserve">Metody uczenia sieci bazujących na architekturze transformera, przewidywalnie, różni się w zależności od modelowanego problemu czy zadania jakie model ma wykonywać. W przypadku modeli stworzonych do modelowania językowego, a dokładniej generujących język naturalny, bardzo popularnych w bieżących czasach, </w:t>
      </w:r>
      <w:proofErr w:type="spellStart"/>
      <w:r w:rsidRPr="00D00974">
        <w:t>chatbotów</w:t>
      </w:r>
      <w:proofErr w:type="spellEnd"/>
      <w:r w:rsidRPr="00D00974">
        <w:t xml:space="preserve">-asystentów, mamy do czynienia z modelami typu GPT – </w:t>
      </w:r>
      <w:proofErr w:type="spellStart"/>
      <w:r w:rsidRPr="00D00974">
        <w:t>Generative</w:t>
      </w:r>
      <w:proofErr w:type="spellEnd"/>
      <w:r w:rsidRPr="00D00974">
        <w:t xml:space="preserve"> </w:t>
      </w:r>
      <w:proofErr w:type="spellStart"/>
      <w:r w:rsidRPr="00D00974">
        <w:t>Pre-trained</w:t>
      </w:r>
      <w:proofErr w:type="spellEnd"/>
      <w:r w:rsidRPr="00D00974">
        <w:t xml:space="preserve"> Transformer. Ze względu na bardzo dużą złożoność języka naturalnego, modele tego typu cechują się ogromną liczbą parametrów – miliony, miliardy, a zatem nawet proces inferencji, tj. generowania tekstu z nauczonego już modelu, wymaga klastrów procesorów graficznych, aby obywał się on w racjonalnym czasie. Charakterystyka ta jeszcze istotniej prezentuje się jednak w procesie uczenia modeli, który zajmuje/kosztuje (tutaj przykład </w:t>
      </w:r>
      <w:proofErr w:type="spellStart"/>
      <w:r w:rsidRPr="00D00974">
        <w:t>openai</w:t>
      </w:r>
      <w:proofErr w:type="spellEnd"/>
      <w:r w:rsidRPr="00D00974">
        <w:t xml:space="preserve"> albo </w:t>
      </w:r>
      <w:proofErr w:type="spellStart"/>
      <w:r w:rsidRPr="00D00974">
        <w:t>llamy</w:t>
      </w:r>
      <w:proofErr w:type="spellEnd"/>
      <w:r w:rsidRPr="00D00974">
        <w:t>), a zatem jest fizycznie niewykonalny przez pojedyncze jednostki bez korporacyjnego finansowania. Proces uczenia takiego asystenta zaczyna się od „</w:t>
      </w:r>
      <w:proofErr w:type="spellStart"/>
      <w:r w:rsidRPr="00D00974">
        <w:t>pre-trainingu</w:t>
      </w:r>
      <w:proofErr w:type="spellEnd"/>
      <w:r w:rsidRPr="00D00974">
        <w:t xml:space="preserve">” </w:t>
      </w:r>
      <w:proofErr w:type="spellStart"/>
      <w:r w:rsidRPr="00D00974">
        <w:t>t.j</w:t>
      </w:r>
      <w:proofErr w:type="spellEnd"/>
      <w:r w:rsidRPr="00D00974">
        <w:t>. trenowania parametrów na gigantycznym korpusie danych (</w:t>
      </w:r>
      <w:proofErr w:type="spellStart"/>
      <w:r w:rsidRPr="00D00974">
        <w:t>unlabelled</w:t>
      </w:r>
      <w:proofErr w:type="spellEnd"/>
      <w:r w:rsidRPr="00D00974">
        <w:t xml:space="preserve"> </w:t>
      </w:r>
      <w:proofErr w:type="spellStart"/>
      <w:r w:rsidRPr="00D00974">
        <w:t>text</w:t>
      </w:r>
      <w:proofErr w:type="spellEnd"/>
      <w:r w:rsidRPr="00D00974">
        <w:t xml:space="preserve">); cały </w:t>
      </w:r>
      <w:proofErr w:type="spellStart"/>
      <w:r w:rsidRPr="00D00974">
        <w:t>internet</w:t>
      </w:r>
      <w:proofErr w:type="spellEnd"/>
      <w:r w:rsidRPr="00D00974">
        <w:t xml:space="preserve"> (tutaj ładniej opisać, sprawdzić w papierach, w gpt3 opisują czego i ile użyli). Oczywiście im lepsza jakość danych wejściowych, tym lepsze będą wyniki modelu, a zatem dużo uwagi w ostatnim czasie przykłada się do przygotowania/oczyszczania danych wejściowych. Dla przykładu, firma </w:t>
      </w:r>
      <w:proofErr w:type="spellStart"/>
      <w:r w:rsidRPr="00D00974">
        <w:t>OpenAI</w:t>
      </w:r>
      <w:proofErr w:type="spellEnd"/>
      <w:r w:rsidRPr="00D00974">
        <w:t xml:space="preserve"> silnie polegała na danych z platformy </w:t>
      </w:r>
      <w:proofErr w:type="spellStart"/>
      <w:r w:rsidRPr="00D00974">
        <w:t>Reddit</w:t>
      </w:r>
      <w:proofErr w:type="spellEnd"/>
      <w:r w:rsidRPr="00D00974">
        <w:t xml:space="preserve">, zaciągając wątki mające 3 </w:t>
      </w:r>
      <w:proofErr w:type="spellStart"/>
      <w:r w:rsidRPr="00D00974">
        <w:t>upvote’y</w:t>
      </w:r>
      <w:proofErr w:type="spellEnd"/>
      <w:r w:rsidRPr="00D00974">
        <w:t xml:space="preserve"> lub więcej. Po wykonaniu uczenia wstępnego modele tego typu nie są niczym innym niż generatorami losowego tekstu i daleko im jeszcze do komercjalnie dostępnych produktów. Kluczowym etapem uczenia jest więc „fine-</w:t>
      </w:r>
      <w:proofErr w:type="spellStart"/>
      <w:r w:rsidRPr="00D00974">
        <w:t>tuning</w:t>
      </w:r>
      <w:proofErr w:type="spellEnd"/>
      <w:r w:rsidRPr="00D00974">
        <w:t xml:space="preserve">” gdzie sekwencje wejściowe przyjmują postać konwersacji Asystent-Użytkownik o charakterze konwersacyjnym. W porównaniu do ogromnych zasobów potrzebnych do </w:t>
      </w:r>
      <w:proofErr w:type="spellStart"/>
      <w:r w:rsidRPr="00D00974">
        <w:t>pre-trainingu</w:t>
      </w:r>
      <w:proofErr w:type="spellEnd"/>
      <w:r w:rsidRPr="00D00974">
        <w:t>, modele względnie szybko adaptują się do poszczególnych zadań używając fine-</w:t>
      </w:r>
      <w:proofErr w:type="spellStart"/>
      <w:r w:rsidRPr="00D00974">
        <w:t>tuningu</w:t>
      </w:r>
      <w:proofErr w:type="spellEnd"/>
      <w:r w:rsidRPr="00D00974">
        <w:t xml:space="preserve">. (jakieś źródło/porównanie </w:t>
      </w:r>
      <w:proofErr w:type="spellStart"/>
      <w:r w:rsidRPr="00D00974">
        <w:t>resourców</w:t>
      </w:r>
      <w:proofErr w:type="spellEnd"/>
      <w:r w:rsidRPr="00D00974">
        <w:t xml:space="preserve"> potrzebnych do </w:t>
      </w:r>
      <w:proofErr w:type="spellStart"/>
      <w:r w:rsidRPr="00D00974">
        <w:t>pre-train</w:t>
      </w:r>
      <w:proofErr w:type="spellEnd"/>
      <w:r w:rsidRPr="00D00974">
        <w:t>/fine-</w:t>
      </w:r>
      <w:proofErr w:type="spellStart"/>
      <w:r w:rsidRPr="00D00974">
        <w:t>tune</w:t>
      </w:r>
      <w:proofErr w:type="spellEnd"/>
      <w:r w:rsidRPr="00D00974">
        <w:t>). Proces ten nie zapewnia jednak, że model będzie akceptowalny etycznie i moralnie, szczególnie biorąc pod uwagę skalę end-</w:t>
      </w:r>
      <w:proofErr w:type="spellStart"/>
      <w:r w:rsidRPr="00D00974">
        <w:t>userów</w:t>
      </w:r>
      <w:proofErr w:type="spellEnd"/>
      <w:r w:rsidRPr="00D00974">
        <w:t>. Częste jest zatem, że firmy w tym momencie wykorzystują techniki takie jak RLHF, gdzie to ludzie oceniają tekst generowany przez model w celu poprawienia AI „</w:t>
      </w:r>
      <w:proofErr w:type="spellStart"/>
      <w:r w:rsidRPr="00D00974">
        <w:t>alignmentu</w:t>
      </w:r>
      <w:proofErr w:type="spellEnd"/>
      <w:r w:rsidRPr="00D00974">
        <w:t xml:space="preserve">”. Warto w tym miejscu zwrócić uwagę, że proces zwany </w:t>
      </w:r>
      <w:proofErr w:type="spellStart"/>
      <w:r w:rsidRPr="00D00974">
        <w:t>pre-trainingiem</w:t>
      </w:r>
      <w:proofErr w:type="spellEnd"/>
      <w:r w:rsidRPr="00D00974">
        <w:t xml:space="preserve"> nie został wprowadzony wraz z genezą architektury transformera, był bowiem wykorzystywany już </w:t>
      </w:r>
      <w:r w:rsidRPr="00D00974">
        <w:lastRenderedPageBreak/>
        <w:t xml:space="preserve">wcześniej i w innych </w:t>
      </w:r>
      <w:proofErr w:type="spellStart"/>
      <w:r w:rsidRPr="00D00974">
        <w:t>architekturach</w:t>
      </w:r>
      <w:proofErr w:type="spellEnd"/>
      <w:r w:rsidRPr="00D00974">
        <w:t>: (</w:t>
      </w:r>
      <w:proofErr w:type="spellStart"/>
      <w:r w:rsidRPr="00D00974">
        <w:t>Mikolov</w:t>
      </w:r>
      <w:proofErr w:type="spellEnd"/>
      <w:r w:rsidRPr="00D00974">
        <w:t xml:space="preserve"> et al., 2013; </w:t>
      </w:r>
      <w:proofErr w:type="spellStart"/>
      <w:r w:rsidRPr="00D00974">
        <w:t>Pennington</w:t>
      </w:r>
      <w:proofErr w:type="spellEnd"/>
      <w:r w:rsidRPr="00D00974">
        <w:t xml:space="preserve"> et al., 2014; Neumann et al., 2018; </w:t>
      </w:r>
      <w:proofErr w:type="spellStart"/>
      <w:r w:rsidRPr="00D00974">
        <w:t>Dai</w:t>
      </w:r>
      <w:proofErr w:type="spellEnd"/>
      <w:r w:rsidRPr="00D00974">
        <w:t xml:space="preserve"> &amp; Le, 2015; Howard &amp; Ruder, 2018) – papier </w:t>
      </w:r>
      <w:proofErr w:type="spellStart"/>
      <w:r w:rsidRPr="00D00974">
        <w:t>Unifying</w:t>
      </w:r>
      <w:proofErr w:type="spellEnd"/>
      <w:r w:rsidRPr="00D00974">
        <w:t xml:space="preserve"> Language Learning </w:t>
      </w:r>
      <w:proofErr w:type="spellStart"/>
      <w:r w:rsidRPr="00D00974">
        <w:t>Paradigms</w:t>
      </w:r>
      <w:proofErr w:type="spellEnd"/>
      <w:r w:rsidRPr="00D00974">
        <w:t xml:space="preserve"> – strona 6</w:t>
      </w:r>
    </w:p>
    <w:p w14:paraId="7ABF708C" w14:textId="77777777" w:rsidR="00E53FAB" w:rsidRPr="00D00974" w:rsidRDefault="00E53FAB" w:rsidP="00E53FAB">
      <w:pPr>
        <w:pStyle w:val="Tekstpracamagisterska"/>
      </w:pPr>
      <w:r w:rsidRPr="00D00974">
        <w:t xml:space="preserve">Również na tej samej stronie, niżej, opisane dlaczego </w:t>
      </w:r>
      <w:proofErr w:type="spellStart"/>
      <w:r w:rsidRPr="00D00974">
        <w:t>decoder</w:t>
      </w:r>
      <w:proofErr w:type="spellEnd"/>
      <w:r w:rsidRPr="00D00974">
        <w:t xml:space="preserve"> </w:t>
      </w:r>
      <w:proofErr w:type="spellStart"/>
      <w:r w:rsidRPr="00D00974">
        <w:t>only</w:t>
      </w:r>
      <w:proofErr w:type="spellEnd"/>
      <w:r w:rsidRPr="00D00974">
        <w:t xml:space="preserve"> sprawdzał się lepiej w open </w:t>
      </w:r>
      <w:proofErr w:type="spellStart"/>
      <w:r w:rsidRPr="00D00974">
        <w:t>ended</w:t>
      </w:r>
      <w:proofErr w:type="spellEnd"/>
      <w:r w:rsidRPr="00D00974">
        <w:t xml:space="preserve"> </w:t>
      </w:r>
      <w:proofErr w:type="spellStart"/>
      <w:r w:rsidRPr="00D00974">
        <w:t>text</w:t>
      </w:r>
      <w:proofErr w:type="spellEnd"/>
      <w:r w:rsidRPr="00D00974">
        <w:t xml:space="preserve"> </w:t>
      </w:r>
      <w:proofErr w:type="spellStart"/>
      <w:r w:rsidRPr="00D00974">
        <w:t>generation</w:t>
      </w:r>
      <w:proofErr w:type="spellEnd"/>
    </w:p>
    <w:p w14:paraId="1D4D976F" w14:textId="700A6734" w:rsidR="00E53FAB" w:rsidRPr="00D00974" w:rsidRDefault="00E53FAB" w:rsidP="00E53FAB">
      <w:pPr>
        <w:pStyle w:val="Tekstpracamagisterska"/>
        <w:rPr>
          <w:lang w:val="en-GB"/>
        </w:rPr>
      </w:pPr>
      <w:r w:rsidRPr="00D00974">
        <w:rPr>
          <w:lang w:val="en-GB"/>
        </w:rPr>
        <w:t xml:space="preserve">Info </w:t>
      </w:r>
      <w:proofErr w:type="spellStart"/>
      <w:r w:rsidRPr="00D00974">
        <w:rPr>
          <w:lang w:val="en-GB"/>
        </w:rPr>
        <w:t>sprawdzić</w:t>
      </w:r>
      <w:proofErr w:type="spellEnd"/>
      <w:r w:rsidR="00655C05">
        <w:rPr>
          <w:lang w:val="en-GB"/>
        </w:rPr>
        <w:t>:</w:t>
      </w:r>
    </w:p>
    <w:p w14:paraId="44B73871" w14:textId="77777777" w:rsidR="00E53FAB" w:rsidRDefault="00E53FAB" w:rsidP="00E53FAB">
      <w:pPr>
        <w:pStyle w:val="Tekstpracamagisterska"/>
        <w:rPr>
          <w:lang w:val="en-GB"/>
        </w:rPr>
      </w:pPr>
      <w:r w:rsidRPr="00D00974">
        <w:rPr>
          <w:lang w:val="en-GB"/>
        </w:rPr>
        <w:t>Generative pretraining (GP) was a long-established concept in machine learning applications.[16][17][18] It was originally used as a form of semi-supervised learning, as the model is trained first on an unlabelled dataset (pretraining step) by learning to generate datapoints in the dataset, and then it is trained to classify a labelled dataset.”</w:t>
      </w:r>
    </w:p>
    <w:p w14:paraId="43FD2CF4" w14:textId="28D396E7" w:rsidR="00E53FAB" w:rsidRPr="00510FE4" w:rsidRDefault="00E53FAB" w:rsidP="00E53FAB">
      <w:pPr>
        <w:pStyle w:val="Podtytupodrozdziau"/>
      </w:pPr>
      <w:bookmarkStart w:id="6" w:name="_Toc156047223"/>
      <w:r w:rsidRPr="00510FE4">
        <w:t>1.</w:t>
      </w:r>
      <w:r w:rsidR="00C26639">
        <w:t>3</w:t>
      </w:r>
      <w:r w:rsidRPr="00510FE4">
        <w:t>.1 Metodologie uczenia</w:t>
      </w:r>
      <w:bookmarkEnd w:id="6"/>
    </w:p>
    <w:p w14:paraId="62B267AD" w14:textId="77777777" w:rsidR="00E53FAB" w:rsidRPr="00510FE4" w:rsidRDefault="00E53FAB" w:rsidP="00E53FAB">
      <w:pPr>
        <w:rPr>
          <w:rFonts w:ascii="Times New Roman" w:hAnsi="Times New Roman"/>
          <w:sz w:val="24"/>
        </w:rPr>
      </w:pPr>
      <w:r w:rsidRPr="00510FE4">
        <w:br w:type="page"/>
      </w:r>
    </w:p>
    <w:p w14:paraId="71404C49" w14:textId="77777777" w:rsidR="00E53FAB" w:rsidRDefault="00E53FAB" w:rsidP="00E53FAB">
      <w:pPr>
        <w:pStyle w:val="Tyturozdziaupracamagisterska"/>
      </w:pPr>
      <w:bookmarkStart w:id="7" w:name="_Toc156047224"/>
      <w:r>
        <w:lastRenderedPageBreak/>
        <w:t xml:space="preserve">Rozdział 2. </w:t>
      </w:r>
      <w:proofErr w:type="spellStart"/>
      <w:r>
        <w:t>LoRA</w:t>
      </w:r>
      <w:proofErr w:type="spellEnd"/>
      <w:r>
        <w:t xml:space="preserve">: adaptacja </w:t>
      </w:r>
      <w:proofErr w:type="spellStart"/>
      <w:r>
        <w:t>LLMów</w:t>
      </w:r>
      <w:proofErr w:type="spellEnd"/>
      <w:r>
        <w:t xml:space="preserve"> macierzami niskiego rzędu</w:t>
      </w:r>
      <w:bookmarkEnd w:id="7"/>
    </w:p>
    <w:p w14:paraId="4ABB70B3" w14:textId="77777777" w:rsidR="00E53FAB" w:rsidRDefault="00E53FAB" w:rsidP="00E53FAB">
      <w:pPr>
        <w:pStyle w:val="Tytupodrozdziaupracamagisterska"/>
      </w:pPr>
      <w:bookmarkStart w:id="8" w:name="_Toc156047225"/>
      <w:r>
        <w:t>2.1 Pojęcie adaptacji dużych modeli językowych</w:t>
      </w:r>
      <w:bookmarkEnd w:id="8"/>
    </w:p>
    <w:p w14:paraId="13DF5753" w14:textId="77777777" w:rsidR="00E53FAB" w:rsidRDefault="00E53FAB" w:rsidP="00E53FAB">
      <w:pPr>
        <w:pStyle w:val="Podtytupodrozdziau"/>
      </w:pPr>
      <w:bookmarkStart w:id="9" w:name="_Toc156047226"/>
      <w:r>
        <w:t xml:space="preserve">2.1.1 </w:t>
      </w:r>
      <w:proofErr w:type="spellStart"/>
      <w:r>
        <w:t>LoRA</w:t>
      </w:r>
      <w:bookmarkEnd w:id="9"/>
      <w:proofErr w:type="spellEnd"/>
    </w:p>
    <w:p w14:paraId="7A25CBE3" w14:textId="77777777" w:rsidR="00E53FAB" w:rsidRPr="000E0451" w:rsidRDefault="00E53FAB" w:rsidP="00E53FAB">
      <w:pPr>
        <w:pStyle w:val="Tekstpracamagisterska"/>
      </w:pPr>
    </w:p>
    <w:p w14:paraId="170BC146" w14:textId="77777777" w:rsidR="00E53FAB" w:rsidRPr="0012256F" w:rsidRDefault="00E53FAB" w:rsidP="00E53FAB">
      <w:pPr>
        <w:pStyle w:val="Legenda"/>
        <w:keepNext/>
        <w:jc w:val="both"/>
        <w:rPr>
          <w:rFonts w:ascii="Times New Roman" w:hAnsi="Times New Roman" w:cs="Times New Roman"/>
          <w:b/>
          <w:bCs/>
          <w:i w:val="0"/>
          <w:iCs w:val="0"/>
          <w:color w:val="auto"/>
          <w:sz w:val="24"/>
          <w:szCs w:val="24"/>
        </w:rPr>
      </w:pPr>
      <w:bookmarkStart w:id="10" w:name="_Toc145953003"/>
      <w:bookmarkStart w:id="11" w:name="_Toc155941356"/>
      <w:r w:rsidRPr="0012256F">
        <w:rPr>
          <w:rFonts w:ascii="Times New Roman" w:hAnsi="Times New Roman" w:cs="Times New Roman"/>
          <w:b/>
          <w:bCs/>
          <w:i w:val="0"/>
          <w:iCs w:val="0"/>
          <w:color w:val="auto"/>
          <w:sz w:val="24"/>
          <w:szCs w:val="24"/>
        </w:rPr>
        <w:t xml:space="preserve">Tabela </w:t>
      </w:r>
      <w:r w:rsidRPr="0012256F">
        <w:rPr>
          <w:rFonts w:ascii="Times New Roman" w:hAnsi="Times New Roman" w:cs="Times New Roman"/>
          <w:b/>
          <w:bCs/>
          <w:i w:val="0"/>
          <w:iCs w:val="0"/>
          <w:color w:val="auto"/>
          <w:sz w:val="24"/>
          <w:szCs w:val="24"/>
        </w:rPr>
        <w:fldChar w:fldCharType="begin"/>
      </w:r>
      <w:r w:rsidRPr="0012256F">
        <w:rPr>
          <w:rFonts w:ascii="Times New Roman" w:hAnsi="Times New Roman" w:cs="Times New Roman"/>
          <w:b/>
          <w:bCs/>
          <w:i w:val="0"/>
          <w:iCs w:val="0"/>
          <w:color w:val="auto"/>
          <w:sz w:val="24"/>
          <w:szCs w:val="24"/>
        </w:rPr>
        <w:instrText xml:space="preserve"> SEQ Tabela \* ARABIC </w:instrText>
      </w:r>
      <w:r w:rsidRPr="0012256F">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sidRPr="0012256F">
        <w:rPr>
          <w:rFonts w:ascii="Times New Roman" w:hAnsi="Times New Roman" w:cs="Times New Roman"/>
          <w:b/>
          <w:bCs/>
          <w:i w:val="0"/>
          <w:iCs w:val="0"/>
          <w:color w:val="auto"/>
          <w:sz w:val="24"/>
          <w:szCs w:val="24"/>
        </w:rPr>
        <w:fldChar w:fldCharType="end"/>
      </w:r>
      <w:r w:rsidRPr="0012256F">
        <w:rPr>
          <w:rFonts w:ascii="Times New Roman" w:hAnsi="Times New Roman" w:cs="Times New Roman"/>
          <w:b/>
          <w:bCs/>
          <w:i w:val="0"/>
          <w:iCs w:val="0"/>
          <w:color w:val="auto"/>
          <w:sz w:val="24"/>
          <w:szCs w:val="24"/>
        </w:rPr>
        <w:t>.</w:t>
      </w:r>
      <w:r>
        <w:rPr>
          <w:rFonts w:ascii="Times New Roman" w:hAnsi="Times New Roman" w:cs="Times New Roman"/>
          <w:b/>
          <w:bCs/>
          <w:i w:val="0"/>
          <w:iCs w:val="0"/>
          <w:color w:val="auto"/>
          <w:sz w:val="24"/>
          <w:szCs w:val="24"/>
        </w:rPr>
        <w:t xml:space="preserve"> </w:t>
      </w:r>
      <w:bookmarkEnd w:id="10"/>
      <w:r>
        <w:rPr>
          <w:rFonts w:ascii="Times New Roman" w:hAnsi="Times New Roman" w:cs="Times New Roman"/>
          <w:b/>
          <w:bCs/>
          <w:i w:val="0"/>
          <w:iCs w:val="0"/>
          <w:color w:val="auto"/>
          <w:sz w:val="24"/>
          <w:szCs w:val="24"/>
        </w:rPr>
        <w:t>Tabela testowa</w:t>
      </w:r>
      <w:bookmarkEnd w:id="11"/>
    </w:p>
    <w:tbl>
      <w:tblPr>
        <w:tblStyle w:val="Tabela-Siatka"/>
        <w:tblW w:w="0" w:type="auto"/>
        <w:tblLook w:val="04A0" w:firstRow="1" w:lastRow="0" w:firstColumn="1" w:lastColumn="0" w:noHBand="0" w:noVBand="1"/>
      </w:tblPr>
      <w:tblGrid>
        <w:gridCol w:w="3681"/>
        <w:gridCol w:w="5380"/>
      </w:tblGrid>
      <w:tr w:rsidR="00E53FAB" w14:paraId="48F30958" w14:textId="77777777" w:rsidTr="002B6B2E">
        <w:tc>
          <w:tcPr>
            <w:tcW w:w="3681" w:type="dxa"/>
          </w:tcPr>
          <w:p w14:paraId="39024D02" w14:textId="77777777" w:rsidR="00E53FAB" w:rsidRDefault="00E53FAB" w:rsidP="002B6B2E">
            <w:pPr>
              <w:pStyle w:val="Tekstpracamagisterska"/>
              <w:ind w:firstLine="0"/>
              <w:jc w:val="center"/>
            </w:pPr>
            <w:r>
              <w:t>1</w:t>
            </w:r>
          </w:p>
        </w:tc>
        <w:tc>
          <w:tcPr>
            <w:tcW w:w="5380" w:type="dxa"/>
          </w:tcPr>
          <w:p w14:paraId="28511082" w14:textId="77777777" w:rsidR="00E53FAB" w:rsidRDefault="00E53FAB" w:rsidP="002B6B2E">
            <w:pPr>
              <w:pStyle w:val="Tekstpracamagisterska"/>
              <w:ind w:firstLine="0"/>
              <w:jc w:val="center"/>
            </w:pPr>
            <w:r>
              <w:t>2</w:t>
            </w:r>
          </w:p>
        </w:tc>
      </w:tr>
      <w:tr w:rsidR="00E53FAB" w14:paraId="4C9951E8" w14:textId="77777777" w:rsidTr="002B6B2E">
        <w:tc>
          <w:tcPr>
            <w:tcW w:w="3681" w:type="dxa"/>
          </w:tcPr>
          <w:p w14:paraId="2EBA3EB3" w14:textId="77777777" w:rsidR="00E53FAB" w:rsidRDefault="00E53FAB" w:rsidP="002B6B2E">
            <w:pPr>
              <w:pStyle w:val="Tekstpracamagisterska"/>
              <w:ind w:firstLine="0"/>
              <w:jc w:val="center"/>
            </w:pPr>
            <w:r>
              <w:t>3</w:t>
            </w:r>
          </w:p>
        </w:tc>
        <w:tc>
          <w:tcPr>
            <w:tcW w:w="5380" w:type="dxa"/>
          </w:tcPr>
          <w:p w14:paraId="3A0428AD" w14:textId="77777777" w:rsidR="00E53FAB" w:rsidRDefault="00E53FAB" w:rsidP="002B6B2E">
            <w:pPr>
              <w:pStyle w:val="Tekstpracamagisterska"/>
              <w:ind w:firstLine="0"/>
              <w:jc w:val="center"/>
            </w:pPr>
            <w:r>
              <w:t>4</w:t>
            </w:r>
          </w:p>
        </w:tc>
      </w:tr>
    </w:tbl>
    <w:p w14:paraId="30E8220D" w14:textId="77777777" w:rsidR="00E53FAB" w:rsidRDefault="00E53FAB" w:rsidP="00E53FAB">
      <w:pPr>
        <w:pStyle w:val="rdo"/>
      </w:pPr>
      <w:r>
        <w:t>Źródło: ;</w:t>
      </w:r>
      <w:proofErr w:type="spellStart"/>
      <w:r>
        <w:t>kljlkjlkj</w:t>
      </w:r>
      <w:proofErr w:type="spellEnd"/>
    </w:p>
    <w:p w14:paraId="546F0E5C" w14:textId="77777777" w:rsidR="00E53FAB" w:rsidRPr="005F6FC0" w:rsidRDefault="00E53FAB" w:rsidP="00E53FAB">
      <w:pPr>
        <w:pStyle w:val="Tekstpracamagisterska"/>
      </w:pPr>
    </w:p>
    <w:p w14:paraId="4386BDC2" w14:textId="77777777" w:rsidR="00E53FAB" w:rsidRPr="00137ADC" w:rsidRDefault="00E53FAB" w:rsidP="00E53FAB">
      <w:pPr>
        <w:pStyle w:val="Legenda"/>
        <w:keepNext/>
        <w:jc w:val="both"/>
        <w:rPr>
          <w:rFonts w:ascii="Times New Roman" w:hAnsi="Times New Roman" w:cs="Times New Roman"/>
          <w:b/>
          <w:bCs/>
          <w:i w:val="0"/>
          <w:iCs w:val="0"/>
          <w:color w:val="auto"/>
          <w:sz w:val="24"/>
          <w:szCs w:val="24"/>
        </w:rPr>
      </w:pPr>
      <w:bookmarkStart w:id="12" w:name="_Toc155941372"/>
      <w:r w:rsidRPr="00137ADC">
        <w:rPr>
          <w:rFonts w:ascii="Times New Roman" w:hAnsi="Times New Roman" w:cs="Times New Roman"/>
          <w:b/>
          <w:bCs/>
          <w:i w:val="0"/>
          <w:iCs w:val="0"/>
          <w:color w:val="auto"/>
          <w:sz w:val="24"/>
          <w:szCs w:val="24"/>
        </w:rPr>
        <w:t xml:space="preserve">Rysunek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Rysunek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sidRPr="00137ADC">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Rysunek testowy</w:t>
      </w:r>
      <w:bookmarkEnd w:id="12"/>
    </w:p>
    <w:p w14:paraId="232A8941" w14:textId="77777777" w:rsidR="00E53FAB" w:rsidRDefault="00E53FAB" w:rsidP="00E53FAB">
      <w:pPr>
        <w:pStyle w:val="Tekstpracamagisterska"/>
      </w:pPr>
      <w:r w:rsidRPr="00E75AF9">
        <w:rPr>
          <w:noProof/>
        </w:rPr>
        <w:drawing>
          <wp:inline distT="0" distB="0" distL="0" distR="0" wp14:anchorId="0C1712CE" wp14:editId="6C391378">
            <wp:extent cx="3628367" cy="1964483"/>
            <wp:effectExtent l="0" t="0" r="0" b="0"/>
            <wp:docPr id="1023108636" name="Obraz 1" descr="Obraz zawierający tekst, zrzut ekranu,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08636" name="Obraz 1" descr="Obraz zawierający tekst, zrzut ekranu, diagram&#10;&#10;Opis wygenerowany automatycznie"/>
                    <pic:cNvPicPr/>
                  </pic:nvPicPr>
                  <pic:blipFill>
                    <a:blip r:embed="rId9"/>
                    <a:stretch>
                      <a:fillRect/>
                    </a:stretch>
                  </pic:blipFill>
                  <pic:spPr>
                    <a:xfrm>
                      <a:off x="0" y="0"/>
                      <a:ext cx="3628367" cy="1964483"/>
                    </a:xfrm>
                    <a:prstGeom prst="rect">
                      <a:avLst/>
                    </a:prstGeom>
                  </pic:spPr>
                </pic:pic>
              </a:graphicData>
            </a:graphic>
          </wp:inline>
        </w:drawing>
      </w:r>
    </w:p>
    <w:p w14:paraId="31E04AEC" w14:textId="77777777" w:rsidR="00E53FAB" w:rsidRPr="002534C9" w:rsidRDefault="00E53FAB" w:rsidP="00E53FAB">
      <w:pPr>
        <w:pStyle w:val="Tekstpracamagisterska"/>
      </w:pPr>
    </w:p>
    <w:p w14:paraId="04A6FE14" w14:textId="77777777" w:rsidR="00E53FAB" w:rsidRPr="00355372" w:rsidRDefault="00E53FAB" w:rsidP="00E53FAB">
      <w:pPr>
        <w:pStyle w:val="Tekstpracamagisterska"/>
      </w:pPr>
    </w:p>
    <w:p w14:paraId="156DFD8A" w14:textId="77777777" w:rsidR="00E53FAB" w:rsidRPr="00510FE4" w:rsidRDefault="00E53FAB" w:rsidP="00E53FAB">
      <w:pPr>
        <w:pStyle w:val="Tytupodrozdziaupracamagisterska"/>
      </w:pPr>
      <w:bookmarkStart w:id="13" w:name="_Toc156047227"/>
      <w:r w:rsidRPr="00510FE4">
        <w:t xml:space="preserve">2.2 </w:t>
      </w:r>
      <w:r>
        <w:t>Praktyczne zastosowanie w modelach</w:t>
      </w:r>
      <w:bookmarkEnd w:id="13"/>
    </w:p>
    <w:p w14:paraId="37A45A6B" w14:textId="77777777" w:rsidR="00E53FAB" w:rsidRPr="00BB1176" w:rsidRDefault="00E53FAB" w:rsidP="00E53FAB">
      <w:pPr>
        <w:pStyle w:val="Tytupodrozdziaupracamagisterska"/>
      </w:pPr>
      <w:bookmarkStart w:id="14" w:name="_Toc156047228"/>
      <w:r w:rsidRPr="00BB1176">
        <w:t xml:space="preserve">2.3 </w:t>
      </w:r>
      <w:r>
        <w:t>Korzyści wynikające z zastosowania „</w:t>
      </w:r>
      <w:proofErr w:type="spellStart"/>
      <w:r>
        <w:t>LoRy</w:t>
      </w:r>
      <w:proofErr w:type="spellEnd"/>
      <w:r>
        <w:t>”</w:t>
      </w:r>
      <w:bookmarkEnd w:id="14"/>
    </w:p>
    <w:p w14:paraId="372D990F" w14:textId="77777777" w:rsidR="00E53FAB" w:rsidRPr="00BB1176" w:rsidRDefault="00E53FAB" w:rsidP="00E53FAB">
      <w:pPr>
        <w:pStyle w:val="Podtytupodrozdziau"/>
      </w:pPr>
      <w:bookmarkStart w:id="15" w:name="_Toc156047229"/>
      <w:r w:rsidRPr="00BB1176">
        <w:t xml:space="preserve">2.3.1 </w:t>
      </w:r>
      <w:r>
        <w:t>Oszczędność czasu i zasobów pieniężnych</w:t>
      </w:r>
      <w:bookmarkEnd w:id="15"/>
    </w:p>
    <w:p w14:paraId="6B559449" w14:textId="77777777" w:rsidR="00E53FAB" w:rsidRPr="00BB1176" w:rsidRDefault="00E53FAB" w:rsidP="00E53FAB">
      <w:pPr>
        <w:pStyle w:val="Podtytupodrozdziau"/>
      </w:pPr>
      <w:bookmarkStart w:id="16" w:name="_Toc156047230"/>
      <w:r w:rsidRPr="00BB1176">
        <w:t xml:space="preserve">2.3.2 Dostępność dla </w:t>
      </w:r>
      <w:r>
        <w:t>mniejszych podmiotów</w:t>
      </w:r>
      <w:bookmarkEnd w:id="16"/>
    </w:p>
    <w:p w14:paraId="4D26AB6E" w14:textId="77777777" w:rsidR="00E53FAB" w:rsidRDefault="00E53FAB" w:rsidP="00E53FAB">
      <w:pPr>
        <w:pStyle w:val="Tytupodrozdziaupracamagisterska"/>
      </w:pPr>
      <w:bookmarkStart w:id="17" w:name="_Toc156047231"/>
      <w:r w:rsidRPr="001B1AD3">
        <w:t xml:space="preserve">2.4 </w:t>
      </w:r>
      <w:r>
        <w:t xml:space="preserve">Wyzwania i ograniczenia (zobaczę na bieżąco czy opłaca się pisać o </w:t>
      </w:r>
      <w:proofErr w:type="spellStart"/>
      <w:r>
        <w:t>downside’ach</w:t>
      </w:r>
      <w:proofErr w:type="spellEnd"/>
      <w:r>
        <w:t xml:space="preserve"> czy czymś innym)</w:t>
      </w:r>
      <w:bookmarkEnd w:id="17"/>
      <w:r>
        <w:t xml:space="preserve"> </w:t>
      </w:r>
    </w:p>
    <w:p w14:paraId="5F8B7EFD" w14:textId="77777777" w:rsidR="00E53FAB" w:rsidRPr="00FD6E28" w:rsidRDefault="00E53FAB" w:rsidP="00E53FAB">
      <w:pPr>
        <w:pStyle w:val="Tekstpracamagisterska"/>
      </w:pPr>
    </w:p>
    <w:p w14:paraId="05939C8F" w14:textId="77777777" w:rsidR="00E53FAB" w:rsidRDefault="00E53FAB" w:rsidP="00E53FAB">
      <w:pPr>
        <w:pStyle w:val="Tyturozdziaupracamagisterska"/>
      </w:pPr>
      <w:bookmarkStart w:id="18" w:name="_Toc156047232"/>
      <w:r>
        <w:lastRenderedPageBreak/>
        <w:t xml:space="preserve">Rozdział 3. Implementacja praktyczna i ocena techniki adaptacji </w:t>
      </w:r>
      <w:proofErr w:type="spellStart"/>
      <w:r>
        <w:t>LoRA</w:t>
      </w:r>
      <w:bookmarkEnd w:id="18"/>
      <w:proofErr w:type="spellEnd"/>
    </w:p>
    <w:p w14:paraId="0AE9DBF7" w14:textId="77777777" w:rsidR="00E53FAB" w:rsidRDefault="00E53FAB" w:rsidP="00E53FAB">
      <w:pPr>
        <w:pStyle w:val="Tytupodrozdziaupracamagisterska"/>
      </w:pPr>
      <w:bookmarkStart w:id="19" w:name="_Toc156047233"/>
      <w:r>
        <w:t>3.1 Projektowanie eksperymentów</w:t>
      </w:r>
      <w:bookmarkEnd w:id="19"/>
    </w:p>
    <w:p w14:paraId="48A8472E" w14:textId="77777777" w:rsidR="00E53FAB" w:rsidRDefault="00E53FAB" w:rsidP="00E53FAB">
      <w:pPr>
        <w:pStyle w:val="Tytupodrozdziaupracamagisterska"/>
      </w:pPr>
      <w:bookmarkStart w:id="20" w:name="_Toc156047234"/>
      <w:r>
        <w:t>3.2 Metodologia</w:t>
      </w:r>
      <w:bookmarkEnd w:id="20"/>
    </w:p>
    <w:p w14:paraId="7ABF8F3E" w14:textId="77777777" w:rsidR="00E53FAB" w:rsidRDefault="00E53FAB" w:rsidP="00E53FAB">
      <w:pPr>
        <w:pStyle w:val="Tytupodrozdziaupracamagisterska"/>
      </w:pPr>
      <w:bookmarkStart w:id="21" w:name="_Toc156047235"/>
      <w:r>
        <w:t>3.3 Wyniki i analiza</w:t>
      </w:r>
      <w:bookmarkEnd w:id="21"/>
    </w:p>
    <w:p w14:paraId="21E72E11" w14:textId="77777777" w:rsidR="00E53FAB" w:rsidRPr="00FD6E28" w:rsidRDefault="00E53FAB" w:rsidP="00E53FAB">
      <w:pPr>
        <w:pStyle w:val="Tytupodrozdziaupracamagisterska"/>
      </w:pPr>
      <w:bookmarkStart w:id="22" w:name="_Toc156047236"/>
      <w:r>
        <w:t>3.4 Dyskusja</w:t>
      </w:r>
      <w:bookmarkEnd w:id="22"/>
    </w:p>
    <w:p w14:paraId="3CDF156C" w14:textId="77777777" w:rsidR="00E53FAB" w:rsidRPr="00FD6E28" w:rsidRDefault="00E53FAB" w:rsidP="00E53FAB">
      <w:pPr>
        <w:rPr>
          <w:rFonts w:ascii="Times New Roman" w:hAnsi="Times New Roman"/>
          <w:sz w:val="24"/>
        </w:rPr>
      </w:pPr>
      <w:r>
        <w:br w:type="page"/>
      </w:r>
    </w:p>
    <w:p w14:paraId="5545A281" w14:textId="77777777" w:rsidR="00E53FAB" w:rsidRDefault="00E53FAB" w:rsidP="00E53FAB">
      <w:pPr>
        <w:pStyle w:val="Tyturozdziaupracamagisterska"/>
      </w:pPr>
      <w:bookmarkStart w:id="23" w:name="_Toc156047237"/>
      <w:r>
        <w:lastRenderedPageBreak/>
        <w:t>Rozdział 4. Przyszłość i rozwój dużych modeli językowych</w:t>
      </w:r>
      <w:bookmarkEnd w:id="23"/>
    </w:p>
    <w:p w14:paraId="6B7819A2" w14:textId="77777777" w:rsidR="00E53FAB" w:rsidRDefault="00E53FAB" w:rsidP="00E53FAB">
      <w:pPr>
        <w:pStyle w:val="Tytupodrozdziaupracamagisterska"/>
      </w:pPr>
      <w:bookmarkStart w:id="24" w:name="_Toc156047238"/>
      <w:r>
        <w:t>4.1 Nowe trendy i innowacje w LLM</w:t>
      </w:r>
      <w:bookmarkEnd w:id="24"/>
    </w:p>
    <w:p w14:paraId="797C55D5" w14:textId="77777777" w:rsidR="00E53FAB" w:rsidRDefault="00E53FAB" w:rsidP="00E53FAB">
      <w:pPr>
        <w:pStyle w:val="Tytupodrozdziaupracamagisterska"/>
      </w:pPr>
      <w:bookmarkStart w:id="25" w:name="_Toc156047239"/>
      <w:r>
        <w:t>4.2 Rola adaptacji macierzami niskiego rzędu i innych narzędzi w rozwoju LLM-ów</w:t>
      </w:r>
      <w:bookmarkEnd w:id="25"/>
    </w:p>
    <w:p w14:paraId="31F5C17E" w14:textId="77777777" w:rsidR="00E53FAB" w:rsidRPr="00DB7C2A" w:rsidRDefault="00E53FAB" w:rsidP="00E53FAB">
      <w:pPr>
        <w:pStyle w:val="Tytupodrozdziaupracamagisterska"/>
      </w:pPr>
      <w:bookmarkStart w:id="26" w:name="_Toc156047240"/>
      <w:r>
        <w:t>4.3 Wpływ społeczny i etyczny</w:t>
      </w:r>
      <w:bookmarkEnd w:id="26"/>
    </w:p>
    <w:p w14:paraId="3C0CD504" w14:textId="77777777" w:rsidR="00E53FAB" w:rsidRPr="001B1AD3" w:rsidRDefault="00E53FAB" w:rsidP="00E53FAB">
      <w:pPr>
        <w:rPr>
          <w:rFonts w:ascii="Times New Roman" w:hAnsi="Times New Roman"/>
          <w:sz w:val="24"/>
        </w:rPr>
      </w:pPr>
      <w:r w:rsidRPr="001B1AD3">
        <w:br w:type="page"/>
      </w:r>
    </w:p>
    <w:p w14:paraId="5354D6EA" w14:textId="77777777" w:rsidR="00E53FAB" w:rsidRDefault="00E53FAB" w:rsidP="00E53FAB">
      <w:pPr>
        <w:pStyle w:val="Tyturozdziaupracamagisterska"/>
      </w:pPr>
      <w:bookmarkStart w:id="27" w:name="_Toc156047241"/>
      <w:r>
        <w:lastRenderedPageBreak/>
        <w:t>Zakończenie</w:t>
      </w:r>
      <w:bookmarkEnd w:id="27"/>
    </w:p>
    <w:p w14:paraId="78C5AE63" w14:textId="77777777" w:rsidR="00E53FAB" w:rsidRDefault="00E53FAB" w:rsidP="00E53FAB">
      <w:pPr>
        <w:rPr>
          <w:rFonts w:ascii="Times New Roman" w:eastAsiaTheme="majorEastAsia" w:hAnsi="Times New Roman" w:cstheme="majorBidi"/>
          <w:b/>
          <w:sz w:val="28"/>
          <w:szCs w:val="26"/>
        </w:rPr>
      </w:pPr>
      <w:r>
        <w:rPr>
          <w:rFonts w:ascii="Times New Roman" w:eastAsiaTheme="majorEastAsia" w:hAnsi="Times New Roman" w:cstheme="majorBidi"/>
          <w:b/>
          <w:sz w:val="28"/>
          <w:szCs w:val="26"/>
        </w:rPr>
        <w:br w:type="page"/>
      </w:r>
    </w:p>
    <w:p w14:paraId="52C014EF" w14:textId="77777777" w:rsidR="00E53FAB" w:rsidRPr="006A4AE4" w:rsidRDefault="00E53FAB" w:rsidP="00E53FAB">
      <w:pPr>
        <w:pStyle w:val="Tyturozdziaupracamagisterska"/>
      </w:pPr>
      <w:bookmarkStart w:id="28" w:name="_Toc156047242"/>
      <w:r>
        <w:lastRenderedPageBreak/>
        <w:t>Bibliografia</w:t>
      </w:r>
      <w:bookmarkEnd w:id="28"/>
    </w:p>
    <w:p w14:paraId="68DD3ED7" w14:textId="77777777" w:rsidR="00E53FAB" w:rsidRPr="001112DF" w:rsidRDefault="00E53FAB" w:rsidP="00E53FAB">
      <w:pPr>
        <w:rPr>
          <w:rFonts w:ascii="Times New Roman" w:hAnsi="Times New Roman"/>
          <w:b/>
          <w:bCs/>
          <w:sz w:val="26"/>
          <w:szCs w:val="26"/>
        </w:rPr>
      </w:pPr>
      <w:r w:rsidRPr="001112DF">
        <w:rPr>
          <w:b/>
          <w:bCs/>
          <w:sz w:val="26"/>
          <w:szCs w:val="26"/>
        </w:rPr>
        <w:br w:type="page"/>
      </w:r>
    </w:p>
    <w:p w14:paraId="0AC0B82B" w14:textId="77777777" w:rsidR="00E53FAB" w:rsidRDefault="00E53FAB" w:rsidP="00E53FAB">
      <w:pPr>
        <w:pStyle w:val="Tyturozdziaupracamagisterska"/>
      </w:pPr>
      <w:bookmarkStart w:id="29" w:name="_Toc156047243"/>
      <w:r>
        <w:lastRenderedPageBreak/>
        <w:t>Spis tabel</w:t>
      </w:r>
      <w:bookmarkEnd w:id="29"/>
    </w:p>
    <w:p w14:paraId="1E65F8FA" w14:textId="77777777" w:rsidR="00E53FAB" w:rsidRPr="000E65ED" w:rsidRDefault="00E53FAB" w:rsidP="00E53FAB">
      <w:pPr>
        <w:pStyle w:val="Tekstpracamagisterska"/>
      </w:pPr>
    </w:p>
    <w:p w14:paraId="490D60DE" w14:textId="77777777" w:rsidR="00E53FAB" w:rsidRDefault="00E53FAB" w:rsidP="00E53FAB">
      <w:pPr>
        <w:pStyle w:val="Spisilustracji"/>
        <w:tabs>
          <w:tab w:val="right" w:leader="dot" w:pos="9061"/>
        </w:tabs>
        <w:rPr>
          <w:rFonts w:eastAsiaTheme="minorEastAsia"/>
          <w:noProof/>
          <w:kern w:val="2"/>
          <w:sz w:val="24"/>
          <w:szCs w:val="24"/>
          <w:lang w:eastAsia="pl-PL"/>
          <w14:ligatures w14:val="standardContextual"/>
        </w:rPr>
      </w:pPr>
      <w:r>
        <w:rPr>
          <w:b/>
          <w:bCs/>
          <w:sz w:val="26"/>
          <w:szCs w:val="26"/>
        </w:rPr>
        <w:fldChar w:fldCharType="begin"/>
      </w:r>
      <w:r>
        <w:rPr>
          <w:b/>
          <w:bCs/>
          <w:sz w:val="26"/>
          <w:szCs w:val="26"/>
        </w:rPr>
        <w:instrText xml:space="preserve"> TOC \c "Tabela" </w:instrText>
      </w:r>
      <w:r>
        <w:rPr>
          <w:b/>
          <w:bCs/>
          <w:sz w:val="26"/>
          <w:szCs w:val="26"/>
        </w:rPr>
        <w:fldChar w:fldCharType="separate"/>
      </w:r>
      <w:r w:rsidRPr="00785DC1">
        <w:rPr>
          <w:rFonts w:ascii="Times New Roman" w:hAnsi="Times New Roman" w:cs="Times New Roman"/>
          <w:b/>
          <w:bCs/>
          <w:noProof/>
        </w:rPr>
        <w:t>Tabela 1. Tabela testowa</w:t>
      </w:r>
      <w:r>
        <w:rPr>
          <w:noProof/>
        </w:rPr>
        <w:tab/>
      </w:r>
      <w:r>
        <w:rPr>
          <w:noProof/>
        </w:rPr>
        <w:fldChar w:fldCharType="begin"/>
      </w:r>
      <w:r>
        <w:rPr>
          <w:noProof/>
        </w:rPr>
        <w:instrText xml:space="preserve"> PAGEREF _Toc155941356 \h </w:instrText>
      </w:r>
      <w:r>
        <w:rPr>
          <w:noProof/>
        </w:rPr>
      </w:r>
      <w:r>
        <w:rPr>
          <w:noProof/>
        </w:rPr>
        <w:fldChar w:fldCharType="separate"/>
      </w:r>
      <w:r>
        <w:rPr>
          <w:noProof/>
        </w:rPr>
        <w:t>8</w:t>
      </w:r>
      <w:r>
        <w:rPr>
          <w:noProof/>
        </w:rPr>
        <w:fldChar w:fldCharType="end"/>
      </w:r>
    </w:p>
    <w:p w14:paraId="2149FA85" w14:textId="77777777" w:rsidR="00E53FAB" w:rsidRDefault="00E53FAB" w:rsidP="00E53FAB">
      <w:pPr>
        <w:pStyle w:val="Tekstpracamagisterska"/>
        <w:ind w:firstLine="0"/>
        <w:rPr>
          <w:b/>
          <w:bCs/>
          <w:sz w:val="26"/>
          <w:szCs w:val="26"/>
        </w:rPr>
      </w:pPr>
      <w:r>
        <w:rPr>
          <w:b/>
          <w:bCs/>
          <w:sz w:val="26"/>
          <w:szCs w:val="26"/>
        </w:rPr>
        <w:fldChar w:fldCharType="end"/>
      </w:r>
    </w:p>
    <w:p w14:paraId="2E1C79F0" w14:textId="77777777" w:rsidR="00E53FAB" w:rsidRDefault="00E53FAB" w:rsidP="00E53FAB">
      <w:pPr>
        <w:rPr>
          <w:rFonts w:ascii="Times New Roman" w:hAnsi="Times New Roman"/>
          <w:b/>
          <w:bCs/>
          <w:sz w:val="26"/>
          <w:szCs w:val="26"/>
        </w:rPr>
      </w:pPr>
      <w:r>
        <w:rPr>
          <w:b/>
          <w:bCs/>
          <w:sz w:val="26"/>
          <w:szCs w:val="26"/>
        </w:rPr>
        <w:br w:type="page"/>
      </w:r>
    </w:p>
    <w:p w14:paraId="157EB9D1" w14:textId="77777777" w:rsidR="00E53FAB" w:rsidRDefault="00E53FAB" w:rsidP="00E53FAB">
      <w:pPr>
        <w:pStyle w:val="Tyturozdziaupracamagisterska"/>
      </w:pPr>
      <w:bookmarkStart w:id="30" w:name="_Toc156047244"/>
      <w:r>
        <w:lastRenderedPageBreak/>
        <w:t>Spis wykresów</w:t>
      </w:r>
      <w:bookmarkEnd w:id="30"/>
    </w:p>
    <w:p w14:paraId="39AB414C" w14:textId="77777777" w:rsidR="00E53FAB" w:rsidRPr="000E65ED" w:rsidRDefault="00E53FAB" w:rsidP="00E53FAB">
      <w:pPr>
        <w:pStyle w:val="Tekstpracamagisterska"/>
      </w:pPr>
    </w:p>
    <w:p w14:paraId="79F4C730" w14:textId="77777777" w:rsidR="00E53FAB" w:rsidRDefault="00655C05" w:rsidP="00E53FAB">
      <w:pPr>
        <w:pStyle w:val="Tekstpracamagisterska"/>
      </w:pPr>
      <w:r>
        <w:fldChar w:fldCharType="begin"/>
      </w:r>
      <w:r>
        <w:instrText xml:space="preserve"> TOC \c "Wykres" </w:instrText>
      </w:r>
      <w:r>
        <w:fldChar w:fldCharType="separate"/>
      </w:r>
      <w:r w:rsidR="00E53FAB">
        <w:rPr>
          <w:rFonts w:asciiTheme="minorHAnsi" w:hAnsiTheme="minorHAnsi"/>
          <w:b/>
          <w:bCs/>
          <w:noProof/>
          <w:sz w:val="22"/>
        </w:rPr>
        <w:t>Nie można odnaleźć pozycji dla spisu ilustracji.</w:t>
      </w:r>
      <w:r>
        <w:rPr>
          <w:rFonts w:asciiTheme="minorHAnsi" w:hAnsiTheme="minorHAnsi"/>
          <w:b/>
          <w:bCs/>
          <w:noProof/>
          <w:sz w:val="22"/>
        </w:rPr>
        <w:fldChar w:fldCharType="end"/>
      </w:r>
    </w:p>
    <w:p w14:paraId="3E8A80B0" w14:textId="77777777" w:rsidR="00E53FAB" w:rsidRDefault="00E53FAB" w:rsidP="00E53FAB">
      <w:pPr>
        <w:rPr>
          <w:rFonts w:ascii="Times New Roman" w:hAnsi="Times New Roman"/>
          <w:sz w:val="24"/>
        </w:rPr>
      </w:pPr>
      <w:r>
        <w:br w:type="page"/>
      </w:r>
    </w:p>
    <w:p w14:paraId="6277AA57" w14:textId="77777777" w:rsidR="00E53FAB" w:rsidRDefault="00E53FAB" w:rsidP="00E53FAB">
      <w:pPr>
        <w:pStyle w:val="Tyturozdziaupracamagisterska"/>
      </w:pPr>
      <w:bookmarkStart w:id="31" w:name="_Toc156047245"/>
      <w:r>
        <w:lastRenderedPageBreak/>
        <w:t>Spis rysunków</w:t>
      </w:r>
      <w:bookmarkEnd w:id="31"/>
    </w:p>
    <w:p w14:paraId="23CEB39C" w14:textId="77777777" w:rsidR="00E53FAB" w:rsidRDefault="00E53FAB" w:rsidP="00E53FAB">
      <w:pPr>
        <w:pStyle w:val="Tekstpracamagisterska"/>
      </w:pPr>
    </w:p>
    <w:p w14:paraId="4BCD1FA5" w14:textId="77777777" w:rsidR="00E53FAB" w:rsidRDefault="00E53FAB" w:rsidP="00E53FAB">
      <w:pPr>
        <w:pStyle w:val="Spisilustracji"/>
        <w:tabs>
          <w:tab w:val="right" w:leader="dot" w:pos="9061"/>
        </w:tabs>
        <w:rPr>
          <w:rFonts w:eastAsiaTheme="minorEastAsia"/>
          <w:noProof/>
          <w:kern w:val="2"/>
          <w:sz w:val="24"/>
          <w:szCs w:val="24"/>
          <w:lang w:eastAsia="pl-PL"/>
          <w14:ligatures w14:val="standardContextual"/>
        </w:rPr>
      </w:pPr>
      <w:r>
        <w:fldChar w:fldCharType="begin"/>
      </w:r>
      <w:r>
        <w:instrText xml:space="preserve"> TOC \c "Rysunek" </w:instrText>
      </w:r>
      <w:r>
        <w:fldChar w:fldCharType="separate"/>
      </w:r>
      <w:r w:rsidRPr="00DC3487">
        <w:rPr>
          <w:rFonts w:ascii="Times New Roman" w:hAnsi="Times New Roman" w:cs="Times New Roman"/>
          <w:b/>
          <w:bCs/>
          <w:noProof/>
        </w:rPr>
        <w:t>Rysunek 1. Rysunek testowy</w:t>
      </w:r>
      <w:r>
        <w:rPr>
          <w:noProof/>
        </w:rPr>
        <w:tab/>
      </w:r>
      <w:r>
        <w:rPr>
          <w:noProof/>
        </w:rPr>
        <w:fldChar w:fldCharType="begin"/>
      </w:r>
      <w:r>
        <w:rPr>
          <w:noProof/>
        </w:rPr>
        <w:instrText xml:space="preserve"> PAGEREF _Toc155941372 \h </w:instrText>
      </w:r>
      <w:r>
        <w:rPr>
          <w:noProof/>
        </w:rPr>
      </w:r>
      <w:r>
        <w:rPr>
          <w:noProof/>
        </w:rPr>
        <w:fldChar w:fldCharType="separate"/>
      </w:r>
      <w:r>
        <w:rPr>
          <w:noProof/>
        </w:rPr>
        <w:t>8</w:t>
      </w:r>
      <w:r>
        <w:rPr>
          <w:noProof/>
        </w:rPr>
        <w:fldChar w:fldCharType="end"/>
      </w:r>
    </w:p>
    <w:p w14:paraId="1743CAB8" w14:textId="77777777" w:rsidR="00E53FAB" w:rsidRDefault="00E53FAB" w:rsidP="00E53FAB">
      <w:pPr>
        <w:pStyle w:val="Tekstpracamagisterska"/>
      </w:pPr>
      <w:r>
        <w:fldChar w:fldCharType="end"/>
      </w:r>
    </w:p>
    <w:p w14:paraId="1EC4BD27" w14:textId="77777777" w:rsidR="00E53FAB" w:rsidRDefault="00E53FAB" w:rsidP="00E53FAB">
      <w:pPr>
        <w:rPr>
          <w:rFonts w:ascii="Times New Roman" w:hAnsi="Times New Roman"/>
          <w:sz w:val="24"/>
        </w:rPr>
      </w:pPr>
      <w:r>
        <w:br w:type="page"/>
      </w:r>
    </w:p>
    <w:p w14:paraId="7C993F81" w14:textId="77777777" w:rsidR="00E53FAB" w:rsidRDefault="00E53FAB" w:rsidP="00E53FAB">
      <w:pPr>
        <w:pStyle w:val="Tyturozdziaupracamagisterska"/>
      </w:pPr>
      <w:bookmarkStart w:id="32" w:name="_Toc156047246"/>
      <w:r>
        <w:lastRenderedPageBreak/>
        <w:t>Streszczenie</w:t>
      </w:r>
      <w:bookmarkEnd w:id="32"/>
    </w:p>
    <w:p w14:paraId="1E263CDD" w14:textId="77777777" w:rsidR="00E53FAB" w:rsidRPr="00670EDF" w:rsidRDefault="00E53FAB" w:rsidP="00E53FAB">
      <w:pPr>
        <w:pStyle w:val="Tekstpracamagisterska"/>
      </w:pPr>
      <w:r>
        <w:t xml:space="preserve"> </w:t>
      </w:r>
    </w:p>
    <w:p w14:paraId="48250ACA" w14:textId="77777777" w:rsidR="0037397E" w:rsidRDefault="0037397E"/>
    <w:sectPr w:rsidR="0037397E" w:rsidSect="001D6132">
      <w:headerReference w:type="default" r:id="rId10"/>
      <w:footerReference w:type="default" r:id="rId11"/>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56256" w14:textId="77777777" w:rsidR="001D6132" w:rsidRDefault="001D6132">
      <w:pPr>
        <w:spacing w:after="0" w:line="240" w:lineRule="auto"/>
      </w:pPr>
      <w:r>
        <w:separator/>
      </w:r>
    </w:p>
  </w:endnote>
  <w:endnote w:type="continuationSeparator" w:id="0">
    <w:p w14:paraId="2E36D79F" w14:textId="77777777" w:rsidR="001D6132" w:rsidRDefault="001D61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1241509"/>
      <w:docPartObj>
        <w:docPartGallery w:val="Page Numbers (Bottom of Page)"/>
        <w:docPartUnique/>
      </w:docPartObj>
    </w:sdtPr>
    <w:sdtContent>
      <w:p w14:paraId="222C513D" w14:textId="77777777" w:rsidR="00E53FAB" w:rsidRDefault="00E53FAB">
        <w:pPr>
          <w:pStyle w:val="Stopka"/>
          <w:jc w:val="right"/>
        </w:pPr>
        <w:r>
          <w:fldChar w:fldCharType="begin"/>
        </w:r>
        <w:r>
          <w:instrText>PAGE   \* MERGEFORMAT</w:instrText>
        </w:r>
        <w:r>
          <w:fldChar w:fldCharType="separate"/>
        </w:r>
        <w:r>
          <w:t>2</w:t>
        </w:r>
        <w:r>
          <w:fldChar w:fldCharType="end"/>
        </w:r>
      </w:p>
    </w:sdtContent>
  </w:sdt>
  <w:p w14:paraId="19355679" w14:textId="77777777" w:rsidR="00E53FAB" w:rsidRDefault="00E53FAB">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28F0B" w14:textId="77777777" w:rsidR="001D6132" w:rsidRDefault="001D6132">
      <w:pPr>
        <w:spacing w:after="0" w:line="240" w:lineRule="auto"/>
      </w:pPr>
      <w:r>
        <w:separator/>
      </w:r>
    </w:p>
  </w:footnote>
  <w:footnote w:type="continuationSeparator" w:id="0">
    <w:p w14:paraId="2DE023CE" w14:textId="77777777" w:rsidR="001D6132" w:rsidRDefault="001D6132">
      <w:pPr>
        <w:spacing w:after="0" w:line="240" w:lineRule="auto"/>
      </w:pPr>
      <w:r>
        <w:continuationSeparator/>
      </w:r>
    </w:p>
  </w:footnote>
  <w:footnote w:id="1">
    <w:p w14:paraId="2FB3E2DE" w14:textId="591979F5"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Pr>
          <w:rFonts w:cs="Times New Roman"/>
          <w:lang w:val="en-GB"/>
        </w:rPr>
        <w:instrText xml:space="preserve"> ADDIN ZOTERO_ITEM CSL_CITATION {"citationID":"B9qggI09","properties":{"formattedCitation":"Alexey Dosovitskiy i in., \\uc0\\u8222{}An Image is Worth 16x16 Words: Transformers for Image Recognition at Scale\\uc0\\u8221{} (arXiv, 3 czerwiec 2021), http://arxiv.org/abs/2010.11929.","plainCitation":"Alexey Dosovitskiy i in., „An Image is Worth 16x16 Words: Transformers for Image Recognition at Scale” (arXiv, 3 czerwiec 2021), http://arxiv.org/abs/2010.11929.","noteIndex":1},"citationItems":[{"id":1,"uris":["http://zotero.org/users/local/hFtkDTSA/items/ISFQ2DUU"],"itemData":{"id":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3,13]]},"issued":{"date-parts":[["2021",6,3]]}}}],"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Alexey </w:t>
      </w:r>
      <w:proofErr w:type="spellStart"/>
      <w:r w:rsidRPr="005D3889">
        <w:rPr>
          <w:rFonts w:ascii="Times New Roman" w:hAnsi="Times New Roman" w:cs="Times New Roman"/>
          <w:lang w:val="en-GB"/>
        </w:rPr>
        <w:t>Dosovitskiy</w:t>
      </w:r>
      <w:proofErr w:type="spellEnd"/>
      <w:r w:rsidRPr="005D3889">
        <w:rPr>
          <w:rFonts w:ascii="Times New Roman" w:hAnsi="Times New Roman" w:cs="Times New Roman"/>
          <w:lang w:val="en-GB"/>
        </w:rPr>
        <w:t xml:space="preserve">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in., „An Image is Worth 16x16 Words: Transformers for Image Recognition at Scale” (</w:t>
      </w:r>
      <w:proofErr w:type="spellStart"/>
      <w:r w:rsidRPr="005D3889">
        <w:rPr>
          <w:rFonts w:ascii="Times New Roman" w:hAnsi="Times New Roman" w:cs="Times New Roman"/>
          <w:lang w:val="en-GB"/>
        </w:rPr>
        <w:t>arXiv</w:t>
      </w:r>
      <w:proofErr w:type="spellEnd"/>
      <w:r w:rsidRPr="005D3889">
        <w:rPr>
          <w:rFonts w:ascii="Times New Roman" w:hAnsi="Times New Roman" w:cs="Times New Roman"/>
          <w:lang w:val="en-GB"/>
        </w:rPr>
        <w:t xml:space="preserve">, 3 </w:t>
      </w:r>
      <w:proofErr w:type="spellStart"/>
      <w:r w:rsidRPr="005D3889">
        <w:rPr>
          <w:rFonts w:ascii="Times New Roman" w:hAnsi="Times New Roman" w:cs="Times New Roman"/>
          <w:lang w:val="en-GB"/>
        </w:rPr>
        <w:t>czerwiec</w:t>
      </w:r>
      <w:proofErr w:type="spellEnd"/>
      <w:r w:rsidRPr="005D3889">
        <w:rPr>
          <w:rFonts w:ascii="Times New Roman" w:hAnsi="Times New Roman" w:cs="Times New Roman"/>
          <w:lang w:val="en-GB"/>
        </w:rPr>
        <w:t xml:space="preserve"> 2021), http://arxiv.org/abs/2010.11929.</w:t>
      </w:r>
      <w:r w:rsidRPr="00B86C81">
        <w:rPr>
          <w:rFonts w:ascii="Times New Roman" w:hAnsi="Times New Roman" w:cs="Times New Roman"/>
        </w:rPr>
        <w:fldChar w:fldCharType="end"/>
      </w:r>
    </w:p>
  </w:footnote>
  <w:footnote w:id="2">
    <w:p w14:paraId="23630294" w14:textId="52E41A9F"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Pr>
          <w:rFonts w:cs="Times New Roman"/>
          <w:lang w:val="en-GB"/>
        </w:rPr>
        <w:instrText xml:space="preserve"> ADDIN ZOTERO_ITEM CSL_CITATION {"citationID":"1GObmwXs","properties":{"formattedCitation":"John Jumper i in., \\uc0\\u8222{}Highly Accurate Protein Structure Prediction with AlphaFold\\uc0\\u8221{}, {\\i{}Nature} 596, nr 7873 (26 sierpie\\uc0\\u324{} 2021): 583\\uc0\\u8211{}89, https://doi.org/10.1038/s41586-021-03819-2.","plainCitation":"John Jumper i in., „Highly Accurate Protein Structure Prediction with AlphaFold”, Nature 596, nr 7873 (26 sierpień 2021): 583–89, https://doi.org/10.1038/s41586-021-03819-2.","noteIndex":2},"citationItems":[{"id":5,"uris":["http://zotero.org/users/local/hFtkDTSA/items/8ASQTSZG"],"itemData":{"id":5,"type":"article-journal","abstract":"Abstract\n            \n              Proteins are essential to life, and understanding their structure can facilitate a mechanistic understanding of their function. Through an enormous experimental effort\n              1–4\n              , the structures of around 100,000 unique proteins have been determined\n              5\n              , but this represents a small fraction of the billions of known protein sequences\n              6,7\n              .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n              8\n              —has been an important open research problem for more than 50 years\n              9\n              . Despite recent progress\n              10–14\n              ,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n              15\n              ,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0028-0836, 1476-4687","issue":"7873","journalAbbreviation":"Nature","language":"en","page":"583-589","source":"DOI.org (Crossref)","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26]]}}}],"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John Jumper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in., „Highly Accurate Protein Structure Prediction with AlphaFold”, </w:t>
      </w:r>
      <w:r w:rsidRPr="005D3889">
        <w:rPr>
          <w:rFonts w:ascii="Times New Roman" w:hAnsi="Times New Roman" w:cs="Times New Roman"/>
          <w:i/>
          <w:iCs/>
          <w:lang w:val="en-GB"/>
        </w:rPr>
        <w:t>Nature</w:t>
      </w:r>
      <w:r w:rsidRPr="005D3889">
        <w:rPr>
          <w:rFonts w:ascii="Times New Roman" w:hAnsi="Times New Roman" w:cs="Times New Roman"/>
          <w:lang w:val="en-GB"/>
        </w:rPr>
        <w:t xml:space="preserve"> 596, nr 7873 (26 </w:t>
      </w:r>
      <w:proofErr w:type="spellStart"/>
      <w:r w:rsidRPr="005D3889">
        <w:rPr>
          <w:rFonts w:ascii="Times New Roman" w:hAnsi="Times New Roman" w:cs="Times New Roman"/>
          <w:lang w:val="en-GB"/>
        </w:rPr>
        <w:t>sierpień</w:t>
      </w:r>
      <w:proofErr w:type="spellEnd"/>
      <w:r w:rsidRPr="005D3889">
        <w:rPr>
          <w:rFonts w:ascii="Times New Roman" w:hAnsi="Times New Roman" w:cs="Times New Roman"/>
          <w:lang w:val="en-GB"/>
        </w:rPr>
        <w:t xml:space="preserve"> 2021): 583–89, https://doi.org/10.1038/s41586-021-03819-2.</w:t>
      </w:r>
      <w:r w:rsidRPr="00B86C81">
        <w:rPr>
          <w:rFonts w:ascii="Times New Roman" w:hAnsi="Times New Roman" w:cs="Times New Roman"/>
        </w:rPr>
        <w:fldChar w:fldCharType="end"/>
      </w:r>
    </w:p>
  </w:footnote>
  <w:footnote w:id="3">
    <w:p w14:paraId="2CF02A59" w14:textId="68FAB2D5"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Pr>
          <w:rFonts w:cs="Times New Roman"/>
          <w:lang w:val="en-GB"/>
        </w:rPr>
        <w:instrText xml:space="preserve"> ADDIN ZOTERO_ITEM CSL_CITATION {"citationID":"OIs0JUku","properties":{"formattedCitation":"Anmol Gulati i in., \\uc0\\u8222{}Conformer: Convolution-augmented Transformer for Speech Recognition\\uc0\\u8221{} (arXiv, 16 maj 2020), http://arxiv.org/abs/2005.08100.","plainCitation":"Anmol Gulati i in., „Conformer: Convolution-augmented Transformer for Speech Recognition” (arXiv, 16 maj 2020), http://arxiv.org/abs/2005.08100.","noteIndex":3},"citationItems":[{"id":7,"uris":["http://zotero.org/users/local/hFtkDTSA/items/JI42YZVY"],"itemData":{"id":7,"type":"article","abstract":"Recently Transformer and Convolution neural network (CNN) based models have shown promising results in Automatic Speech Recognition (ASR), outperforming Recurrent neural networks (RNNs). Transformer models are good at capturing content-based global interactions, while CNNs exploit local features effectively. In this work, we achieve the best of both worlds by studying how to combine convolution neural networks and transformers to model both local and global dependencies of an audio sequence in a parameter-efficient way. To this regard, we propose the convolution-augmented transformer for speech recognition, named Conformer. Conformer significantly outperforms the previous Transformer and CNN based models achieving state-of-the-art accuracies. On the widely used LibriSpeech benchmark, our model achieves WER of 2.1%/4.3% without using a language model and 1.9%/3.9% with an external language model on test/testother. We also observe competitive performance of 2.7%/6.3% with a small model of only 10M parameters.","note":"arXiv:2005.08100 [cs, eess]","number":"arXiv:2005.08100","publisher":"arXiv","source":"arXiv.org","title":"Conformer: Convolution-augmented Transformer for Speech Recognition","title-short":"Conformer","URL":"http://arxiv.org/abs/2005.08100","author":[{"family":"Gulati","given":"Anmol"},{"family":"Qin","given":"James"},{"family":"Chiu","given":"Chung-Cheng"},{"family":"Parmar","given":"Niki"},{"family":"Zhang","given":"Yu"},{"family":"Yu","given":"Jiahui"},{"family":"Han","given":"Wei"},{"family":"Wang","given":"Shibo"},{"family":"Zhang","given":"Zhengdong"},{"family":"Wu","given":"Yonghui"},{"family":"Pang","given":"Ruoming"}],"accessed":{"date-parts":[["2024",3,13]]},"issued":{"date-parts":[["2020",5,16]]}}}],"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Anmol Gulati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in., „Conformer: Convolution-augmented Transformer for Speech Recognition” (</w:t>
      </w:r>
      <w:proofErr w:type="spellStart"/>
      <w:r w:rsidRPr="005D3889">
        <w:rPr>
          <w:rFonts w:ascii="Times New Roman" w:hAnsi="Times New Roman" w:cs="Times New Roman"/>
          <w:lang w:val="en-GB"/>
        </w:rPr>
        <w:t>arXiv</w:t>
      </w:r>
      <w:proofErr w:type="spellEnd"/>
      <w:r w:rsidRPr="005D3889">
        <w:rPr>
          <w:rFonts w:ascii="Times New Roman" w:hAnsi="Times New Roman" w:cs="Times New Roman"/>
          <w:lang w:val="en-GB"/>
        </w:rPr>
        <w:t xml:space="preserve">, 16 </w:t>
      </w:r>
      <w:proofErr w:type="spellStart"/>
      <w:r w:rsidRPr="005D3889">
        <w:rPr>
          <w:rFonts w:ascii="Times New Roman" w:hAnsi="Times New Roman" w:cs="Times New Roman"/>
          <w:lang w:val="en-GB"/>
        </w:rPr>
        <w:t>maj</w:t>
      </w:r>
      <w:proofErr w:type="spellEnd"/>
      <w:r w:rsidRPr="005D3889">
        <w:rPr>
          <w:rFonts w:ascii="Times New Roman" w:hAnsi="Times New Roman" w:cs="Times New Roman"/>
          <w:lang w:val="en-GB"/>
        </w:rPr>
        <w:t xml:space="preserve"> 2020), http://arxiv.org/abs/2005.08100.</w:t>
      </w:r>
      <w:r w:rsidRPr="00B86C81">
        <w:rPr>
          <w:rFonts w:ascii="Times New Roman" w:hAnsi="Times New Roman" w:cs="Times New Roman"/>
        </w:rPr>
        <w:fldChar w:fldCharType="end"/>
      </w:r>
    </w:p>
  </w:footnote>
  <w:footnote w:id="4">
    <w:p w14:paraId="04469209" w14:textId="590ACE18"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Pr>
          <w:rFonts w:cs="Times New Roman"/>
          <w:lang w:val="en-GB"/>
        </w:rPr>
        <w:instrText xml:space="preserve"> ADDIN ZOTERO_ITEM CSL_CITATION {"citationID":"wJxd00IG","properties":{"formattedCitation":"Lili Chen i in., \\uc0\\u8222{}Decision Transformer: Reinforcement Learning via Sequence Modeling\\uc0\\u8221{} (arXiv, 24 czerwiec 2021), http://arxiv.org/abs/2106.01345.","plainCitation":"Lili Chen i in., „Decision Transformer: Reinforcement Learning via Sequence Modeling” (arXiv, 24 czerwiec 2021), http://arxiv.org/abs/2106.01345.","noteIndex":4},"citationItems":[{"id":11,"uris":["http://zotero.org/users/local/hFtkDTSA/items/26MYJMHU"],"itemData":{"id":11,"type":"article","abstract":"We introduce a framework that abstracts Reinforcement Learning (RL) as a sequence modeling problem. This allows us to draw upon the simplicity and scalability of the Transformer architecture, and associated advances in language modeling such as GPT-x and BERT. In particular, we present Decision Transformer, an architecture that casts the problem of RL as conditional sequence modeling. Unlike prior approaches to RL that fit value functions or compute policy gradients, Decision Transformer simply outputs the optimal actions by leveraging a causally masked Transformer. By conditioning an autoregressive model on the desired return (reward), past states, and actions, our Decision Transformer model can generate future actions that achieve the desired return. Despite its simplicity, Decision Transformer matches or exceeds the performance of state-of-the-art model-free offline RL baselines on Atari, OpenAI Gym, and Key-to-Door tasks.","note":"arXiv:2106.01345 [cs]","number":"arXiv:2106.01345","publisher":"arXiv","source":"arXiv.org","title":"Decision Transformer: Reinforcement Learning via Sequence Modeling","title-short":"Decision Transformer","URL":"http://arxiv.org/abs/2106.01345","author":[{"family":"Chen","given":"Lili"},{"family":"Lu","given":"Kevin"},{"family":"Rajeswaran","given":"Aravind"},{"family":"Lee","given":"Kimin"},{"family":"Grover","given":"Aditya"},{"family":"Laskin","given":"Michael"},{"family":"Abbeel","given":"Pieter"},{"family":"Srinivas","given":"Aravind"},{"family":"Mordatch","given":"Igor"}],"accessed":{"date-parts":[["2024",3,13]]},"issued":{"date-parts":[["2021",6,24]]}}}],"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Lili Chen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in., „Decision Transformer: Reinforcement Learning via Sequence </w:t>
      </w:r>
      <w:proofErr w:type="spellStart"/>
      <w:r w:rsidRPr="005D3889">
        <w:rPr>
          <w:rFonts w:ascii="Times New Roman" w:hAnsi="Times New Roman" w:cs="Times New Roman"/>
          <w:lang w:val="en-GB"/>
        </w:rPr>
        <w:t>Modeling</w:t>
      </w:r>
      <w:proofErr w:type="spellEnd"/>
      <w:r w:rsidRPr="005D3889">
        <w:rPr>
          <w:rFonts w:ascii="Times New Roman" w:hAnsi="Times New Roman" w:cs="Times New Roman"/>
          <w:lang w:val="en-GB"/>
        </w:rPr>
        <w:t>” (</w:t>
      </w:r>
      <w:proofErr w:type="spellStart"/>
      <w:r w:rsidRPr="005D3889">
        <w:rPr>
          <w:rFonts w:ascii="Times New Roman" w:hAnsi="Times New Roman" w:cs="Times New Roman"/>
          <w:lang w:val="en-GB"/>
        </w:rPr>
        <w:t>arXiv</w:t>
      </w:r>
      <w:proofErr w:type="spellEnd"/>
      <w:r w:rsidRPr="005D3889">
        <w:rPr>
          <w:rFonts w:ascii="Times New Roman" w:hAnsi="Times New Roman" w:cs="Times New Roman"/>
          <w:lang w:val="en-GB"/>
        </w:rPr>
        <w:t xml:space="preserve">, 24 </w:t>
      </w:r>
      <w:proofErr w:type="spellStart"/>
      <w:r w:rsidRPr="005D3889">
        <w:rPr>
          <w:rFonts w:ascii="Times New Roman" w:hAnsi="Times New Roman" w:cs="Times New Roman"/>
          <w:lang w:val="en-GB"/>
        </w:rPr>
        <w:t>czerwiec</w:t>
      </w:r>
      <w:proofErr w:type="spellEnd"/>
      <w:r w:rsidRPr="005D3889">
        <w:rPr>
          <w:rFonts w:ascii="Times New Roman" w:hAnsi="Times New Roman" w:cs="Times New Roman"/>
          <w:lang w:val="en-GB"/>
        </w:rPr>
        <w:t xml:space="preserve"> 2021), http://arxiv.org/abs/2106.01345.</w:t>
      </w:r>
      <w:r w:rsidRPr="00B86C81">
        <w:rPr>
          <w:rFonts w:ascii="Times New Roman" w:hAnsi="Times New Roman" w:cs="Times New Roman"/>
        </w:rPr>
        <w:fldChar w:fldCharType="end"/>
      </w:r>
    </w:p>
  </w:footnote>
  <w:footnote w:id="5">
    <w:p w14:paraId="34A2F65D" w14:textId="54650355"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sidRPr="005D3889">
        <w:rPr>
          <w:rFonts w:cs="Times New Roman"/>
          <w:lang w:val="en-GB"/>
        </w:rPr>
        <w:instrText xml:space="preserve"> ADDIN ZOTERO_ITEM CSL_CITATION {"citationID":"SzmcedH1","properties":{"formattedCitation":"Ashish Vaswani i in., \\uc0\\u8222{}Attention Is All You Need\\uc0\\u8221{} (arXiv, 1 sierpie\\uc0\\u324{} 2023), http://arxiv.org/abs/1706.03762.","plainCitation":"Ashish Vaswani i in., „Attention Is All You Need” (arXiv, 1 sierpień 2023), http://arxiv.org/abs/1706.03762.","noteIndex":5},"citationItems":[{"id":15,"uris":["http://zotero.org/users/local/hFtkDTSA/items/RRAJIF4Z"],"itemData":{"id":15,"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13]]},"issued":{"date-parts":[["2023",8,1]]}}}],"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Ashish Vaswani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in., „Attention Is All You Need” (</w:t>
      </w:r>
      <w:proofErr w:type="spellStart"/>
      <w:r w:rsidRPr="005D3889">
        <w:rPr>
          <w:rFonts w:ascii="Times New Roman" w:hAnsi="Times New Roman" w:cs="Times New Roman"/>
          <w:lang w:val="en-GB"/>
        </w:rPr>
        <w:t>arXiv</w:t>
      </w:r>
      <w:proofErr w:type="spellEnd"/>
      <w:r w:rsidRPr="005D3889">
        <w:rPr>
          <w:rFonts w:ascii="Times New Roman" w:hAnsi="Times New Roman" w:cs="Times New Roman"/>
          <w:lang w:val="en-GB"/>
        </w:rPr>
        <w:t xml:space="preserve">, 1 </w:t>
      </w:r>
      <w:proofErr w:type="spellStart"/>
      <w:r w:rsidRPr="005D3889">
        <w:rPr>
          <w:rFonts w:ascii="Times New Roman" w:hAnsi="Times New Roman" w:cs="Times New Roman"/>
          <w:lang w:val="en-GB"/>
        </w:rPr>
        <w:t>sierpień</w:t>
      </w:r>
      <w:proofErr w:type="spellEnd"/>
      <w:r w:rsidRPr="005D3889">
        <w:rPr>
          <w:rFonts w:ascii="Times New Roman" w:hAnsi="Times New Roman" w:cs="Times New Roman"/>
          <w:lang w:val="en-GB"/>
        </w:rPr>
        <w:t xml:space="preserve"> 2023), http://arxiv.org/abs/1706.03762.</w:t>
      </w:r>
      <w:r w:rsidRPr="00B86C81">
        <w:rPr>
          <w:rFonts w:ascii="Times New Roman" w:hAnsi="Times New Roman" w:cs="Times New Roman"/>
        </w:rPr>
        <w:fldChar w:fldCharType="end"/>
      </w:r>
    </w:p>
  </w:footnote>
  <w:footnote w:id="6">
    <w:p w14:paraId="6B07AC21" w14:textId="31E72162" w:rsidR="005D3889" w:rsidRPr="005D3889" w:rsidRDefault="005D3889">
      <w:pPr>
        <w:pStyle w:val="Tekstprzypisudolnego"/>
        <w:rPr>
          <w:lang w:val="en-GB"/>
        </w:rPr>
      </w:pPr>
      <w:r>
        <w:rPr>
          <w:rStyle w:val="Odwoanieprzypisudolnego"/>
        </w:rPr>
        <w:footnoteRef/>
      </w:r>
      <w:r w:rsidRPr="005D3889">
        <w:rPr>
          <w:lang w:val="en-GB"/>
        </w:rPr>
        <w:t xml:space="preserve"> </w:t>
      </w:r>
      <w:r w:rsidRPr="00B86C81">
        <w:rPr>
          <w:rFonts w:ascii="Times New Roman" w:hAnsi="Times New Roman" w:cs="Times New Roman"/>
        </w:rPr>
        <w:fldChar w:fldCharType="begin"/>
      </w:r>
      <w:r w:rsidRPr="005D3889">
        <w:rPr>
          <w:rFonts w:cs="Times New Roman"/>
          <w:lang w:val="en-GB"/>
        </w:rPr>
        <w:instrText xml:space="preserve"> ADDIN ZOTERO_ITEM CSL_CITATION {"citationID":"dvixAp54","properties":{"formattedCitation":"Dzmitry Bahdanau, Kyunghyun Cho, i Yoshua Bengio, \\uc0\\u8222{}Neural Machine Translation by Jointly Learning to Align and Translate\\uc0\\u8221{} (arXiv, 1 wrzesie\\uc0\\u324{} 2014), http://arxiv.org/abs/1409.0473.","plainCitation":"Dzmitry Bahdanau, Kyunghyun Cho, i Yoshua Bengio, „Neural Machine Translation by Jointly Learning to Align and Translate” (arXiv, 1 wrzesień 2014), http://arxiv.org/abs/1409.0473.","noteIndex":6},"citationItems":[{"id":19,"uris":["http://zotero.org/users/local/hFtkDTSA/items/4V92W5JL"],"itemData":{"id":19,"type":"article","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consists of an encoder that encodes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note":"arXiv:1409.0473 [cs, stat]","number":"arXiv:1409.0473","publisher":"arXiv","source":"arXiv.org","title":"Neural Machine Translation by Jointly Learning to Align and Translate","URL":"http://arxiv.org/abs/1409.0473","author":[{"family":"Bahdanau","given":"Dzmitry"},{"family":"Cho","given":"Kyunghyun"},{"family":"Bengio","given":"Yoshua"}],"accessed":{"date-parts":[["2024",3,13]]},"issued":{"date-parts":[["2014",9,1]]}}}],"schema":"https://github.com/citation-style-language/schema/raw/master/csl-citation.json"} </w:instrText>
      </w:r>
      <w:r w:rsidRPr="00B86C81">
        <w:rPr>
          <w:rFonts w:ascii="Times New Roman" w:hAnsi="Times New Roman" w:cs="Times New Roman"/>
        </w:rPr>
        <w:fldChar w:fldCharType="separate"/>
      </w:r>
      <w:r w:rsidRPr="005D3889">
        <w:rPr>
          <w:rFonts w:ascii="Times New Roman" w:hAnsi="Times New Roman" w:cs="Times New Roman"/>
          <w:lang w:val="en-GB"/>
        </w:rPr>
        <w:t xml:space="preserve">Dzmitry </w:t>
      </w:r>
      <w:proofErr w:type="spellStart"/>
      <w:r w:rsidRPr="005D3889">
        <w:rPr>
          <w:rFonts w:ascii="Times New Roman" w:hAnsi="Times New Roman" w:cs="Times New Roman"/>
          <w:lang w:val="en-GB"/>
        </w:rPr>
        <w:t>Bahdanau</w:t>
      </w:r>
      <w:proofErr w:type="spellEnd"/>
      <w:r w:rsidRPr="005D3889">
        <w:rPr>
          <w:rFonts w:ascii="Times New Roman" w:hAnsi="Times New Roman" w:cs="Times New Roman"/>
          <w:lang w:val="en-GB"/>
        </w:rPr>
        <w:t xml:space="preserve">, </w:t>
      </w:r>
      <w:proofErr w:type="spellStart"/>
      <w:r w:rsidRPr="005D3889">
        <w:rPr>
          <w:rFonts w:ascii="Times New Roman" w:hAnsi="Times New Roman" w:cs="Times New Roman"/>
          <w:lang w:val="en-GB"/>
        </w:rPr>
        <w:t>Kyunghyun</w:t>
      </w:r>
      <w:proofErr w:type="spellEnd"/>
      <w:r w:rsidRPr="005D3889">
        <w:rPr>
          <w:rFonts w:ascii="Times New Roman" w:hAnsi="Times New Roman" w:cs="Times New Roman"/>
          <w:lang w:val="en-GB"/>
        </w:rPr>
        <w:t xml:space="preserve"> Cho, </w:t>
      </w:r>
      <w:proofErr w:type="spellStart"/>
      <w:r w:rsidRPr="005D3889">
        <w:rPr>
          <w:rFonts w:ascii="Times New Roman" w:hAnsi="Times New Roman" w:cs="Times New Roman"/>
          <w:lang w:val="en-GB"/>
        </w:rPr>
        <w:t>i</w:t>
      </w:r>
      <w:proofErr w:type="spellEnd"/>
      <w:r w:rsidRPr="005D3889">
        <w:rPr>
          <w:rFonts w:ascii="Times New Roman" w:hAnsi="Times New Roman" w:cs="Times New Roman"/>
          <w:lang w:val="en-GB"/>
        </w:rPr>
        <w:t xml:space="preserve"> Yoshua Bengio, „Neural Machine Translation by Jointly Learning to Align and Translate” (</w:t>
      </w:r>
      <w:proofErr w:type="spellStart"/>
      <w:r w:rsidRPr="005D3889">
        <w:rPr>
          <w:rFonts w:ascii="Times New Roman" w:hAnsi="Times New Roman" w:cs="Times New Roman"/>
          <w:lang w:val="en-GB"/>
        </w:rPr>
        <w:t>arXiv</w:t>
      </w:r>
      <w:proofErr w:type="spellEnd"/>
      <w:r w:rsidRPr="005D3889">
        <w:rPr>
          <w:rFonts w:ascii="Times New Roman" w:hAnsi="Times New Roman" w:cs="Times New Roman"/>
          <w:lang w:val="en-GB"/>
        </w:rPr>
        <w:t xml:space="preserve">, 1 </w:t>
      </w:r>
      <w:proofErr w:type="spellStart"/>
      <w:r w:rsidRPr="005D3889">
        <w:rPr>
          <w:rFonts w:ascii="Times New Roman" w:hAnsi="Times New Roman" w:cs="Times New Roman"/>
          <w:lang w:val="en-GB"/>
        </w:rPr>
        <w:t>wrzesień</w:t>
      </w:r>
      <w:proofErr w:type="spellEnd"/>
      <w:r w:rsidRPr="005D3889">
        <w:rPr>
          <w:rFonts w:ascii="Times New Roman" w:hAnsi="Times New Roman" w:cs="Times New Roman"/>
          <w:lang w:val="en-GB"/>
        </w:rPr>
        <w:t xml:space="preserve"> 2014), http://arxiv.org/abs/1409.0473.</w:t>
      </w:r>
      <w:r w:rsidRPr="00B86C81">
        <w:rPr>
          <w:rFonts w:ascii="Times New Roman" w:hAnsi="Times New Roman" w:cs="Times New Roman"/>
        </w:rPr>
        <w:fldChar w:fldCharType="end"/>
      </w:r>
    </w:p>
  </w:footnote>
  <w:footnote w:id="7">
    <w:p w14:paraId="468F537B" w14:textId="14D0C119" w:rsidR="005A382A" w:rsidRPr="005A382A" w:rsidRDefault="005A382A">
      <w:pPr>
        <w:pStyle w:val="Tekstprzypisudolnego"/>
        <w:rPr>
          <w:lang w:val="en-GB"/>
        </w:rPr>
      </w:pPr>
      <w:r>
        <w:rPr>
          <w:rStyle w:val="Odwoanieprzypisudolnego"/>
        </w:rPr>
        <w:footnoteRef/>
      </w:r>
      <w:r w:rsidRPr="005A382A">
        <w:rPr>
          <w:lang w:val="en-GB"/>
        </w:rPr>
        <w:t xml:space="preserve"> </w:t>
      </w:r>
      <w:r>
        <w:fldChar w:fldCharType="begin"/>
      </w:r>
      <w:r>
        <w:rPr>
          <w:lang w:val="en-GB"/>
        </w:rPr>
        <w:instrText xml:space="preserve"> ADDIN ZOTERO_ITEM CSL_CITATION {"citationID":"XllPnq2N","properties":{"formattedCitation":"\\uc0\\u8222{}NVIDIA (NVDA) - Market Capitalization\\uc0\\u8221{}, dost\\uc0\\u281{}p 13 marzec 2024, https://companiesmarketcap.com/nvidia/marketcap/.","plainCitation":"„NVIDIA (NVDA) - Market Capitalization”, dostęp 13 marzec 2024, https://companiesmarketcap.com/nvidia/marketcap/.","noteIndex":8},"citationItems":[{"id":29,"uris":["http://zotero.org/users/local/hFtkDTSA/items/LPGPIX88"],"itemData":{"id":29,"type":"webpage","abstract":"As of March 2024 NVIDIA has a market cap of $2.272 Trillion. This makes NVIDIA the world's third most valuable company according to our data.","language":"en-us","title":"NVIDIA (NVDA) - Market capitalization","URL":"https://companiesmarketcap.com/nvidia/marketcap/","accessed":{"date-parts":[["2024",3,13]]}}}],"schema":"https://github.com/citation-style-language/schema/raw/master/csl-citation.json"} </w:instrText>
      </w:r>
      <w:r>
        <w:fldChar w:fldCharType="separate"/>
      </w:r>
      <w:r w:rsidRPr="00541B51">
        <w:rPr>
          <w:rFonts w:ascii="Aptos" w:hAnsi="Aptos" w:cs="Times New Roman"/>
          <w:lang w:val="en-GB"/>
        </w:rPr>
        <w:t xml:space="preserve">„NVIDIA (NVDA) - Market Capitalization”, </w:t>
      </w:r>
      <w:proofErr w:type="spellStart"/>
      <w:r w:rsidRPr="00541B51">
        <w:rPr>
          <w:rFonts w:ascii="Aptos" w:hAnsi="Aptos" w:cs="Times New Roman"/>
          <w:lang w:val="en-GB"/>
        </w:rPr>
        <w:t>dostęp</w:t>
      </w:r>
      <w:proofErr w:type="spellEnd"/>
      <w:r w:rsidRPr="00541B51">
        <w:rPr>
          <w:rFonts w:ascii="Aptos" w:hAnsi="Aptos" w:cs="Times New Roman"/>
          <w:lang w:val="en-GB"/>
        </w:rPr>
        <w:t xml:space="preserve"> 13 </w:t>
      </w:r>
      <w:proofErr w:type="spellStart"/>
      <w:r w:rsidRPr="00541B51">
        <w:rPr>
          <w:rFonts w:ascii="Aptos" w:hAnsi="Aptos" w:cs="Times New Roman"/>
          <w:lang w:val="en-GB"/>
        </w:rPr>
        <w:t>mar</w:t>
      </w:r>
      <w:r w:rsidRPr="00275C8A">
        <w:rPr>
          <w:rFonts w:ascii="Aptos" w:hAnsi="Aptos" w:cs="Times New Roman"/>
          <w:lang w:val="en-GB"/>
        </w:rPr>
        <w:t>zec</w:t>
      </w:r>
      <w:proofErr w:type="spellEnd"/>
      <w:r w:rsidRPr="00541B51">
        <w:rPr>
          <w:rFonts w:ascii="Aptos" w:hAnsi="Aptos" w:cs="Times New Roman"/>
          <w:lang w:val="en-GB"/>
        </w:rPr>
        <w:t xml:space="preserve"> 2024, https://companiesmarketcap.com/nvidia/marketcap/.</w:t>
      </w:r>
      <w:r>
        <w:fldChar w:fldCharType="end"/>
      </w:r>
    </w:p>
  </w:footnote>
  <w:footnote w:id="8">
    <w:p w14:paraId="3BAFF907" w14:textId="0A98F31C" w:rsidR="00275C8A" w:rsidRPr="00275C8A" w:rsidRDefault="00275C8A">
      <w:pPr>
        <w:pStyle w:val="Tekstprzypisudolnego"/>
        <w:rPr>
          <w:lang w:val="en-GB"/>
        </w:rPr>
      </w:pPr>
      <w:r>
        <w:rPr>
          <w:rStyle w:val="Odwoanieprzypisudolnego"/>
        </w:rPr>
        <w:footnoteRef/>
      </w:r>
      <w:r w:rsidRPr="00275C8A">
        <w:rPr>
          <w:lang w:val="en-GB"/>
        </w:rPr>
        <w:t xml:space="preserve"> </w:t>
      </w:r>
      <w:r>
        <w:fldChar w:fldCharType="begin"/>
      </w:r>
      <w:r>
        <w:rPr>
          <w:lang w:val="en-GB"/>
        </w:rPr>
        <w:instrText xml:space="preserve"> ADDIN ZOTERO_ITEM CSL_CITATION {"citationID":"EpxAvU8c","properties":{"formattedCitation":"Vaclav Kosar, \\uc0\\u8222{}Cross-Attention in Transformer Architecture\\uc0\\u8221{}, 28 grudzie\\uc0\\u324{} 2021, https://vaclavkosar.com/ml/cross-attention-in-transformer-architecture.","plainCitation":"Vaclav Kosar, „Cross-Attention in Transformer Architecture”, 28 grudzień 2021, https://vaclavkosar.com/ml/cross-attention-in-transformer-architecture.","noteIndex":8},"citationItems":[{"id":31,"uris":["http://zotero.org/users/local/hFtkDTSA/items/FXWHJK9U"],"itemData":{"id":31,"type":"webpage","abstract":"Merge two embedding sequences regardless of modality, e.g., image with text in Stable Diffusion U-Net.","language":"en","title":"Cross-Attention in Transformer Architecture","URL":"https://vaclavkosar.com/ml/cross-attention-in-transformer-architecture","author":[{"family":"Kosar","given":"Vaclav"}],"accessed":{"date-parts":[["2024",3,13]]},"issued":{"date-parts":[["2021",12,28]]}}}],"schema":"https://github.com/citation-style-language/schema/raw/master/csl-citation.json"} </w:instrText>
      </w:r>
      <w:r>
        <w:fldChar w:fldCharType="separate"/>
      </w:r>
      <w:r w:rsidRPr="00A128C6">
        <w:rPr>
          <w:rFonts w:ascii="Aptos" w:hAnsi="Aptos" w:cs="Times New Roman"/>
          <w:lang w:val="en-GB"/>
        </w:rPr>
        <w:t xml:space="preserve">Vaclav Kosar, „Cross-Attention in Transformer Architecture”, 28 </w:t>
      </w:r>
      <w:proofErr w:type="spellStart"/>
      <w:r w:rsidRPr="00A128C6">
        <w:rPr>
          <w:rFonts w:ascii="Aptos" w:hAnsi="Aptos" w:cs="Times New Roman"/>
          <w:lang w:val="en-GB"/>
        </w:rPr>
        <w:t>grudzień</w:t>
      </w:r>
      <w:proofErr w:type="spellEnd"/>
      <w:r w:rsidRPr="00A128C6">
        <w:rPr>
          <w:rFonts w:ascii="Aptos" w:hAnsi="Aptos" w:cs="Times New Roman"/>
          <w:lang w:val="en-GB"/>
        </w:rPr>
        <w:t xml:space="preserve"> 2021, https://vaclavkosar.com/ml/cross-attention-in-transformer-architectur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ACC9FE" w14:textId="77777777" w:rsidR="00E53FAB" w:rsidRDefault="00E53FAB">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2715"/>
    <w:multiLevelType w:val="hybridMultilevel"/>
    <w:tmpl w:val="025CFFB8"/>
    <w:lvl w:ilvl="0" w:tplc="43DCDD30">
      <w:start w:val="1"/>
      <w:numFmt w:val="decimal"/>
      <w:lvlText w:val="%1."/>
      <w:lvlJc w:val="left"/>
      <w:pPr>
        <w:ind w:left="927" w:hanging="360"/>
      </w:pPr>
      <w:rPr>
        <w:rFonts w:hint="default"/>
      </w:r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 w15:restartNumberingAfterBreak="0">
    <w:nsid w:val="150E00FB"/>
    <w:multiLevelType w:val="multilevel"/>
    <w:tmpl w:val="A28C645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BD253A3"/>
    <w:multiLevelType w:val="hybridMultilevel"/>
    <w:tmpl w:val="80606600"/>
    <w:lvl w:ilvl="0" w:tplc="793EE534">
      <w:start w:val="1"/>
      <w:numFmt w:val="decimal"/>
      <w:lvlText w:val="%1."/>
      <w:lvlJc w:val="left"/>
      <w:pPr>
        <w:ind w:left="360" w:hanging="360"/>
      </w:pPr>
      <w:rPr>
        <w:b w:val="0"/>
        <w:bCs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2139760067">
    <w:abstractNumId w:val="2"/>
  </w:num>
  <w:num w:numId="2" w16cid:durableId="175535590">
    <w:abstractNumId w:val="1"/>
  </w:num>
  <w:num w:numId="3" w16cid:durableId="1705054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FAB"/>
    <w:rsid w:val="00014627"/>
    <w:rsid w:val="00045315"/>
    <w:rsid w:val="00047B3F"/>
    <w:rsid w:val="0009375E"/>
    <w:rsid w:val="000958AE"/>
    <w:rsid w:val="000A52B5"/>
    <w:rsid w:val="000B2CE9"/>
    <w:rsid w:val="000B66D2"/>
    <w:rsid w:val="000D7A8F"/>
    <w:rsid w:val="000F01A6"/>
    <w:rsid w:val="00106125"/>
    <w:rsid w:val="001112DF"/>
    <w:rsid w:val="00123492"/>
    <w:rsid w:val="0014186B"/>
    <w:rsid w:val="00151596"/>
    <w:rsid w:val="00175C56"/>
    <w:rsid w:val="00181CE8"/>
    <w:rsid w:val="001B7B93"/>
    <w:rsid w:val="001D6132"/>
    <w:rsid w:val="002061CC"/>
    <w:rsid w:val="002650F0"/>
    <w:rsid w:val="00275C8A"/>
    <w:rsid w:val="00294475"/>
    <w:rsid w:val="002B2D24"/>
    <w:rsid w:val="002C4763"/>
    <w:rsid w:val="002D055C"/>
    <w:rsid w:val="002D23F9"/>
    <w:rsid w:val="002F1C95"/>
    <w:rsid w:val="003143E0"/>
    <w:rsid w:val="00324ABD"/>
    <w:rsid w:val="0032557B"/>
    <w:rsid w:val="003473EC"/>
    <w:rsid w:val="0035074B"/>
    <w:rsid w:val="0037397E"/>
    <w:rsid w:val="003938E3"/>
    <w:rsid w:val="003A3830"/>
    <w:rsid w:val="00401B9B"/>
    <w:rsid w:val="00406D65"/>
    <w:rsid w:val="00416AE9"/>
    <w:rsid w:val="004276A1"/>
    <w:rsid w:val="00435077"/>
    <w:rsid w:val="00463CA8"/>
    <w:rsid w:val="00491D37"/>
    <w:rsid w:val="004A0E35"/>
    <w:rsid w:val="004D220D"/>
    <w:rsid w:val="004D72F6"/>
    <w:rsid w:val="0050472F"/>
    <w:rsid w:val="005321E7"/>
    <w:rsid w:val="00541B51"/>
    <w:rsid w:val="00556D9A"/>
    <w:rsid w:val="005A26CE"/>
    <w:rsid w:val="005A382A"/>
    <w:rsid w:val="005B6394"/>
    <w:rsid w:val="005D3889"/>
    <w:rsid w:val="006056D5"/>
    <w:rsid w:val="00610C20"/>
    <w:rsid w:val="00626A18"/>
    <w:rsid w:val="0065251E"/>
    <w:rsid w:val="00655C05"/>
    <w:rsid w:val="006D46FA"/>
    <w:rsid w:val="006E2036"/>
    <w:rsid w:val="006E3E18"/>
    <w:rsid w:val="006E73F0"/>
    <w:rsid w:val="006E7481"/>
    <w:rsid w:val="007113AD"/>
    <w:rsid w:val="00712FA7"/>
    <w:rsid w:val="00720A6F"/>
    <w:rsid w:val="00727B5D"/>
    <w:rsid w:val="007503A9"/>
    <w:rsid w:val="00751544"/>
    <w:rsid w:val="007662A9"/>
    <w:rsid w:val="00796607"/>
    <w:rsid w:val="007D1339"/>
    <w:rsid w:val="007F0242"/>
    <w:rsid w:val="008143FD"/>
    <w:rsid w:val="00816B52"/>
    <w:rsid w:val="00864C2D"/>
    <w:rsid w:val="00876A8B"/>
    <w:rsid w:val="00880BE5"/>
    <w:rsid w:val="008B7CAC"/>
    <w:rsid w:val="008D1B61"/>
    <w:rsid w:val="008D1F35"/>
    <w:rsid w:val="008F6FEC"/>
    <w:rsid w:val="0090575E"/>
    <w:rsid w:val="0093068E"/>
    <w:rsid w:val="00947B43"/>
    <w:rsid w:val="00966724"/>
    <w:rsid w:val="009745EF"/>
    <w:rsid w:val="009922A6"/>
    <w:rsid w:val="009B0A36"/>
    <w:rsid w:val="009B452C"/>
    <w:rsid w:val="009C18A8"/>
    <w:rsid w:val="009E56D9"/>
    <w:rsid w:val="009F3EDC"/>
    <w:rsid w:val="00A128C6"/>
    <w:rsid w:val="00A301AF"/>
    <w:rsid w:val="00A63E59"/>
    <w:rsid w:val="00A662A0"/>
    <w:rsid w:val="00A66B32"/>
    <w:rsid w:val="00AB5ED7"/>
    <w:rsid w:val="00AF02D0"/>
    <w:rsid w:val="00AF1880"/>
    <w:rsid w:val="00B0030B"/>
    <w:rsid w:val="00B1567E"/>
    <w:rsid w:val="00B221A3"/>
    <w:rsid w:val="00B25E1C"/>
    <w:rsid w:val="00B86C81"/>
    <w:rsid w:val="00B90C31"/>
    <w:rsid w:val="00BB6B99"/>
    <w:rsid w:val="00BE4CEA"/>
    <w:rsid w:val="00BF4685"/>
    <w:rsid w:val="00C2023C"/>
    <w:rsid w:val="00C26639"/>
    <w:rsid w:val="00C506A3"/>
    <w:rsid w:val="00C52C5A"/>
    <w:rsid w:val="00C66944"/>
    <w:rsid w:val="00C7617B"/>
    <w:rsid w:val="00CC7F7A"/>
    <w:rsid w:val="00CD28BE"/>
    <w:rsid w:val="00D073D9"/>
    <w:rsid w:val="00D14708"/>
    <w:rsid w:val="00D177E5"/>
    <w:rsid w:val="00D255CE"/>
    <w:rsid w:val="00D369FB"/>
    <w:rsid w:val="00D478FB"/>
    <w:rsid w:val="00D602FA"/>
    <w:rsid w:val="00D729CF"/>
    <w:rsid w:val="00D96256"/>
    <w:rsid w:val="00DB3406"/>
    <w:rsid w:val="00DB55AD"/>
    <w:rsid w:val="00DC699B"/>
    <w:rsid w:val="00DE6443"/>
    <w:rsid w:val="00E0535B"/>
    <w:rsid w:val="00E300C5"/>
    <w:rsid w:val="00E301C7"/>
    <w:rsid w:val="00E41E7C"/>
    <w:rsid w:val="00E53FAB"/>
    <w:rsid w:val="00E70ABF"/>
    <w:rsid w:val="00E926C2"/>
    <w:rsid w:val="00ED34EA"/>
    <w:rsid w:val="00EE17E8"/>
    <w:rsid w:val="00EF5BA5"/>
    <w:rsid w:val="00F24A1C"/>
    <w:rsid w:val="00FA0E25"/>
    <w:rsid w:val="00FC4B92"/>
    <w:rsid w:val="00FD3127"/>
    <w:rsid w:val="00FF1336"/>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1701B"/>
  <w15:chartTrackingRefBased/>
  <w15:docId w15:val="{D51A1498-6A2B-42E9-9A2F-E52B79D35B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53FAB"/>
    <w:rPr>
      <w:kern w:val="0"/>
      <w14:ligatures w14:val="none"/>
    </w:rPr>
  </w:style>
  <w:style w:type="paragraph" w:styleId="Nagwek1">
    <w:name w:val="heading 1"/>
    <w:basedOn w:val="Normalny"/>
    <w:next w:val="Normalny"/>
    <w:link w:val="Nagwek1Znak"/>
    <w:uiPriority w:val="9"/>
    <w:qFormat/>
    <w:rsid w:val="00E53F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Nagwek2">
    <w:name w:val="heading 2"/>
    <w:basedOn w:val="Normalny"/>
    <w:next w:val="Normalny"/>
    <w:link w:val="Nagwek2Znak"/>
    <w:uiPriority w:val="9"/>
    <w:semiHidden/>
    <w:unhideWhenUsed/>
    <w:qFormat/>
    <w:rsid w:val="00E53F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Nagwek3">
    <w:name w:val="heading 3"/>
    <w:basedOn w:val="Normalny"/>
    <w:next w:val="Normalny"/>
    <w:link w:val="Nagwek3Znak"/>
    <w:uiPriority w:val="9"/>
    <w:semiHidden/>
    <w:unhideWhenUsed/>
    <w:qFormat/>
    <w:rsid w:val="00E53FAB"/>
    <w:pPr>
      <w:keepNext/>
      <w:keepLines/>
      <w:spacing w:before="160" w:after="80"/>
      <w:outlineLvl w:val="2"/>
    </w:pPr>
    <w:rPr>
      <w:rFonts w:eastAsiaTheme="majorEastAsia" w:cstheme="majorBidi"/>
      <w:color w:val="0F4761" w:themeColor="accent1" w:themeShade="BF"/>
      <w:sz w:val="28"/>
      <w:szCs w:val="28"/>
    </w:rPr>
  </w:style>
  <w:style w:type="paragraph" w:styleId="Nagwek4">
    <w:name w:val="heading 4"/>
    <w:basedOn w:val="Normalny"/>
    <w:next w:val="Normalny"/>
    <w:link w:val="Nagwek4Znak"/>
    <w:uiPriority w:val="9"/>
    <w:semiHidden/>
    <w:unhideWhenUsed/>
    <w:qFormat/>
    <w:rsid w:val="00E53FAB"/>
    <w:pPr>
      <w:keepNext/>
      <w:keepLines/>
      <w:spacing w:before="80" w:after="40"/>
      <w:outlineLvl w:val="3"/>
    </w:pPr>
    <w:rPr>
      <w:rFonts w:eastAsiaTheme="majorEastAsia" w:cstheme="majorBidi"/>
      <w:i/>
      <w:iCs/>
      <w:color w:val="0F4761" w:themeColor="accent1" w:themeShade="BF"/>
    </w:rPr>
  </w:style>
  <w:style w:type="paragraph" w:styleId="Nagwek5">
    <w:name w:val="heading 5"/>
    <w:basedOn w:val="Normalny"/>
    <w:next w:val="Normalny"/>
    <w:link w:val="Nagwek5Znak"/>
    <w:uiPriority w:val="9"/>
    <w:semiHidden/>
    <w:unhideWhenUsed/>
    <w:qFormat/>
    <w:rsid w:val="00E53FAB"/>
    <w:pPr>
      <w:keepNext/>
      <w:keepLines/>
      <w:spacing w:before="80" w:after="40"/>
      <w:outlineLvl w:val="4"/>
    </w:pPr>
    <w:rPr>
      <w:rFonts w:eastAsiaTheme="majorEastAsia" w:cstheme="majorBidi"/>
      <w:color w:val="0F4761" w:themeColor="accent1" w:themeShade="BF"/>
    </w:rPr>
  </w:style>
  <w:style w:type="paragraph" w:styleId="Nagwek6">
    <w:name w:val="heading 6"/>
    <w:basedOn w:val="Normalny"/>
    <w:next w:val="Normalny"/>
    <w:link w:val="Nagwek6Znak"/>
    <w:uiPriority w:val="9"/>
    <w:semiHidden/>
    <w:unhideWhenUsed/>
    <w:qFormat/>
    <w:rsid w:val="00E53FAB"/>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E53FAB"/>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E53FAB"/>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E53FAB"/>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E53FAB"/>
    <w:rPr>
      <w:rFonts w:asciiTheme="majorHAnsi" w:eastAsiaTheme="majorEastAsia" w:hAnsiTheme="majorHAnsi" w:cstheme="majorBidi"/>
      <w:color w:val="0F4761" w:themeColor="accent1" w:themeShade="BF"/>
      <w:sz w:val="40"/>
      <w:szCs w:val="40"/>
    </w:rPr>
  </w:style>
  <w:style w:type="character" w:customStyle="1" w:styleId="Nagwek2Znak">
    <w:name w:val="Nagłówek 2 Znak"/>
    <w:basedOn w:val="Domylnaczcionkaakapitu"/>
    <w:link w:val="Nagwek2"/>
    <w:uiPriority w:val="9"/>
    <w:semiHidden/>
    <w:rsid w:val="00E53FAB"/>
    <w:rPr>
      <w:rFonts w:asciiTheme="majorHAnsi" w:eastAsiaTheme="majorEastAsia" w:hAnsiTheme="majorHAnsi" w:cstheme="majorBidi"/>
      <w:color w:val="0F4761" w:themeColor="accent1" w:themeShade="BF"/>
      <w:sz w:val="32"/>
      <w:szCs w:val="32"/>
    </w:rPr>
  </w:style>
  <w:style w:type="character" w:customStyle="1" w:styleId="Nagwek3Znak">
    <w:name w:val="Nagłówek 3 Znak"/>
    <w:basedOn w:val="Domylnaczcionkaakapitu"/>
    <w:link w:val="Nagwek3"/>
    <w:uiPriority w:val="9"/>
    <w:semiHidden/>
    <w:rsid w:val="00E53FAB"/>
    <w:rPr>
      <w:rFonts w:eastAsiaTheme="majorEastAsia" w:cstheme="majorBidi"/>
      <w:color w:val="0F4761" w:themeColor="accent1" w:themeShade="BF"/>
      <w:sz w:val="28"/>
      <w:szCs w:val="28"/>
    </w:rPr>
  </w:style>
  <w:style w:type="character" w:customStyle="1" w:styleId="Nagwek4Znak">
    <w:name w:val="Nagłówek 4 Znak"/>
    <w:basedOn w:val="Domylnaczcionkaakapitu"/>
    <w:link w:val="Nagwek4"/>
    <w:uiPriority w:val="9"/>
    <w:semiHidden/>
    <w:rsid w:val="00E53FAB"/>
    <w:rPr>
      <w:rFonts w:eastAsiaTheme="majorEastAsia" w:cstheme="majorBidi"/>
      <w:i/>
      <w:iCs/>
      <w:color w:val="0F4761" w:themeColor="accent1" w:themeShade="BF"/>
    </w:rPr>
  </w:style>
  <w:style w:type="character" w:customStyle="1" w:styleId="Nagwek5Znak">
    <w:name w:val="Nagłówek 5 Znak"/>
    <w:basedOn w:val="Domylnaczcionkaakapitu"/>
    <w:link w:val="Nagwek5"/>
    <w:uiPriority w:val="9"/>
    <w:semiHidden/>
    <w:rsid w:val="00E53FAB"/>
    <w:rPr>
      <w:rFonts w:eastAsiaTheme="majorEastAsia" w:cstheme="majorBidi"/>
      <w:color w:val="0F4761" w:themeColor="accent1" w:themeShade="BF"/>
    </w:rPr>
  </w:style>
  <w:style w:type="character" w:customStyle="1" w:styleId="Nagwek6Znak">
    <w:name w:val="Nagłówek 6 Znak"/>
    <w:basedOn w:val="Domylnaczcionkaakapitu"/>
    <w:link w:val="Nagwek6"/>
    <w:uiPriority w:val="9"/>
    <w:semiHidden/>
    <w:rsid w:val="00E53FAB"/>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E53FAB"/>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E53FAB"/>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E53FAB"/>
    <w:rPr>
      <w:rFonts w:eastAsiaTheme="majorEastAsia" w:cstheme="majorBidi"/>
      <w:color w:val="272727" w:themeColor="text1" w:themeTint="D8"/>
    </w:rPr>
  </w:style>
  <w:style w:type="paragraph" w:styleId="Tytu">
    <w:name w:val="Title"/>
    <w:basedOn w:val="Normalny"/>
    <w:next w:val="Normalny"/>
    <w:link w:val="TytuZnak"/>
    <w:uiPriority w:val="10"/>
    <w:qFormat/>
    <w:rsid w:val="00E53F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E53FAB"/>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E53FAB"/>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E53FAB"/>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E53FAB"/>
    <w:pPr>
      <w:spacing w:before="160"/>
      <w:jc w:val="center"/>
    </w:pPr>
    <w:rPr>
      <w:i/>
      <w:iCs/>
      <w:color w:val="404040" w:themeColor="text1" w:themeTint="BF"/>
    </w:rPr>
  </w:style>
  <w:style w:type="character" w:customStyle="1" w:styleId="CytatZnak">
    <w:name w:val="Cytat Znak"/>
    <w:basedOn w:val="Domylnaczcionkaakapitu"/>
    <w:link w:val="Cytat"/>
    <w:uiPriority w:val="29"/>
    <w:rsid w:val="00E53FAB"/>
    <w:rPr>
      <w:i/>
      <w:iCs/>
      <w:color w:val="404040" w:themeColor="text1" w:themeTint="BF"/>
    </w:rPr>
  </w:style>
  <w:style w:type="paragraph" w:styleId="Akapitzlist">
    <w:name w:val="List Paragraph"/>
    <w:basedOn w:val="Normalny"/>
    <w:uiPriority w:val="34"/>
    <w:qFormat/>
    <w:rsid w:val="00E53FAB"/>
    <w:pPr>
      <w:ind w:left="720"/>
      <w:contextualSpacing/>
    </w:pPr>
  </w:style>
  <w:style w:type="character" w:styleId="Wyrnienieintensywne">
    <w:name w:val="Intense Emphasis"/>
    <w:basedOn w:val="Domylnaczcionkaakapitu"/>
    <w:uiPriority w:val="21"/>
    <w:qFormat/>
    <w:rsid w:val="00E53FAB"/>
    <w:rPr>
      <w:i/>
      <w:iCs/>
      <w:color w:val="0F4761" w:themeColor="accent1" w:themeShade="BF"/>
    </w:rPr>
  </w:style>
  <w:style w:type="paragraph" w:styleId="Cytatintensywny">
    <w:name w:val="Intense Quote"/>
    <w:basedOn w:val="Normalny"/>
    <w:next w:val="Normalny"/>
    <w:link w:val="CytatintensywnyZnak"/>
    <w:uiPriority w:val="30"/>
    <w:qFormat/>
    <w:rsid w:val="00E53F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ytatintensywnyZnak">
    <w:name w:val="Cytat intensywny Znak"/>
    <w:basedOn w:val="Domylnaczcionkaakapitu"/>
    <w:link w:val="Cytatintensywny"/>
    <w:uiPriority w:val="30"/>
    <w:rsid w:val="00E53FAB"/>
    <w:rPr>
      <w:i/>
      <w:iCs/>
      <w:color w:val="0F4761" w:themeColor="accent1" w:themeShade="BF"/>
    </w:rPr>
  </w:style>
  <w:style w:type="character" w:styleId="Odwoanieintensywne">
    <w:name w:val="Intense Reference"/>
    <w:basedOn w:val="Domylnaczcionkaakapitu"/>
    <w:uiPriority w:val="32"/>
    <w:qFormat/>
    <w:rsid w:val="00E53FAB"/>
    <w:rPr>
      <w:b/>
      <w:bCs/>
      <w:smallCaps/>
      <w:color w:val="0F4761" w:themeColor="accent1" w:themeShade="BF"/>
      <w:spacing w:val="5"/>
    </w:rPr>
  </w:style>
  <w:style w:type="paragraph" w:customStyle="1" w:styleId="Tyturozdziaupracamagisterska">
    <w:name w:val="Tytuł rozdziału praca magisterska"/>
    <w:basedOn w:val="Nagwek1"/>
    <w:next w:val="Tytupodrozdziaupracamagisterska"/>
    <w:qFormat/>
    <w:rsid w:val="00E53FAB"/>
    <w:pPr>
      <w:spacing w:before="240" w:after="0" w:line="360" w:lineRule="auto"/>
    </w:pPr>
    <w:rPr>
      <w:rFonts w:ascii="Times New Roman" w:hAnsi="Times New Roman"/>
      <w:b/>
      <w:color w:val="auto"/>
      <w:sz w:val="28"/>
      <w:szCs w:val="32"/>
    </w:rPr>
  </w:style>
  <w:style w:type="paragraph" w:customStyle="1" w:styleId="Tytupodrozdziaupracamagisterska">
    <w:name w:val="Tytuł podrozdziału praca magisterska"/>
    <w:basedOn w:val="Nagwek2"/>
    <w:next w:val="Tekstpracamagisterska"/>
    <w:qFormat/>
    <w:rsid w:val="00E53FAB"/>
    <w:pPr>
      <w:spacing w:before="240" w:after="0" w:line="360" w:lineRule="auto"/>
    </w:pPr>
    <w:rPr>
      <w:rFonts w:ascii="Times New Roman" w:hAnsi="Times New Roman"/>
      <w:b/>
      <w:color w:val="auto"/>
      <w:sz w:val="28"/>
      <w:szCs w:val="26"/>
    </w:rPr>
  </w:style>
  <w:style w:type="paragraph" w:customStyle="1" w:styleId="Tekstpracamagisterska">
    <w:name w:val="Tekst praca magisterska"/>
    <w:basedOn w:val="Normalny"/>
    <w:link w:val="TekstpracamagisterskaZnak"/>
    <w:qFormat/>
    <w:rsid w:val="00E53FAB"/>
    <w:pPr>
      <w:spacing w:line="360" w:lineRule="auto"/>
      <w:ind w:firstLine="567"/>
      <w:contextualSpacing/>
      <w:jc w:val="both"/>
    </w:pPr>
    <w:rPr>
      <w:rFonts w:ascii="Times New Roman" w:hAnsi="Times New Roman"/>
      <w:sz w:val="24"/>
    </w:rPr>
  </w:style>
  <w:style w:type="paragraph" w:styleId="Legenda">
    <w:name w:val="caption"/>
    <w:basedOn w:val="Normalny"/>
    <w:next w:val="Normalny"/>
    <w:uiPriority w:val="35"/>
    <w:unhideWhenUsed/>
    <w:qFormat/>
    <w:rsid w:val="00E53FAB"/>
    <w:pPr>
      <w:spacing w:after="200" w:line="240" w:lineRule="auto"/>
    </w:pPr>
    <w:rPr>
      <w:i/>
      <w:iCs/>
      <w:color w:val="0E2841" w:themeColor="text2"/>
      <w:sz w:val="18"/>
      <w:szCs w:val="18"/>
    </w:rPr>
  </w:style>
  <w:style w:type="paragraph" w:customStyle="1" w:styleId="rdo">
    <w:name w:val="Źródło"/>
    <w:basedOn w:val="Tekstpracamagisterska"/>
    <w:next w:val="Tekstpracamagisterska"/>
    <w:link w:val="rdoZnak"/>
    <w:qFormat/>
    <w:rsid w:val="00E53FAB"/>
    <w:pPr>
      <w:ind w:firstLine="0"/>
    </w:pPr>
    <w:rPr>
      <w:sz w:val="20"/>
      <w:szCs w:val="20"/>
    </w:rPr>
  </w:style>
  <w:style w:type="character" w:customStyle="1" w:styleId="TekstpracamagisterskaZnak">
    <w:name w:val="Tekst praca magisterska Znak"/>
    <w:basedOn w:val="Domylnaczcionkaakapitu"/>
    <w:link w:val="Tekstpracamagisterska"/>
    <w:rsid w:val="00E53FAB"/>
    <w:rPr>
      <w:rFonts w:ascii="Times New Roman" w:hAnsi="Times New Roman"/>
      <w:kern w:val="0"/>
      <w:sz w:val="24"/>
      <w14:ligatures w14:val="none"/>
    </w:rPr>
  </w:style>
  <w:style w:type="character" w:customStyle="1" w:styleId="rdoZnak">
    <w:name w:val="Źródło Znak"/>
    <w:basedOn w:val="TekstpracamagisterskaZnak"/>
    <w:link w:val="rdo"/>
    <w:rsid w:val="00E53FAB"/>
    <w:rPr>
      <w:rFonts w:ascii="Times New Roman" w:hAnsi="Times New Roman"/>
      <w:kern w:val="0"/>
      <w:sz w:val="20"/>
      <w:szCs w:val="20"/>
      <w14:ligatures w14:val="none"/>
    </w:rPr>
  </w:style>
  <w:style w:type="table" w:styleId="Tabela-Siatka">
    <w:name w:val="Table Grid"/>
    <w:basedOn w:val="Standardowy"/>
    <w:uiPriority w:val="39"/>
    <w:rsid w:val="00E53FA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cze">
    <w:name w:val="Hyperlink"/>
    <w:basedOn w:val="Domylnaczcionkaakapitu"/>
    <w:uiPriority w:val="99"/>
    <w:unhideWhenUsed/>
    <w:rsid w:val="00E53FAB"/>
    <w:rPr>
      <w:color w:val="0000FF"/>
      <w:u w:val="single"/>
    </w:rPr>
  </w:style>
  <w:style w:type="paragraph" w:styleId="Nagwek">
    <w:name w:val="header"/>
    <w:basedOn w:val="Normalny"/>
    <w:link w:val="NagwekZnak"/>
    <w:uiPriority w:val="99"/>
    <w:unhideWhenUsed/>
    <w:rsid w:val="00E53FAB"/>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53FAB"/>
    <w:rPr>
      <w:kern w:val="0"/>
      <w14:ligatures w14:val="none"/>
    </w:rPr>
  </w:style>
  <w:style w:type="paragraph" w:styleId="Stopka">
    <w:name w:val="footer"/>
    <w:basedOn w:val="Normalny"/>
    <w:link w:val="StopkaZnak"/>
    <w:uiPriority w:val="99"/>
    <w:unhideWhenUsed/>
    <w:rsid w:val="00E53FAB"/>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53FAB"/>
    <w:rPr>
      <w:kern w:val="0"/>
      <w14:ligatures w14:val="none"/>
    </w:rPr>
  </w:style>
  <w:style w:type="character" w:customStyle="1" w:styleId="Times">
    <w:name w:val="Times"/>
    <w:basedOn w:val="Domylnaczcionkaakapitu"/>
    <w:uiPriority w:val="1"/>
    <w:rsid w:val="00E53FAB"/>
    <w:rPr>
      <w:rFonts w:ascii="Times New Roman" w:hAnsi="Times New Roman"/>
      <w:sz w:val="24"/>
    </w:rPr>
  </w:style>
  <w:style w:type="character" w:customStyle="1" w:styleId="timesbold24">
    <w:name w:val="times bold 24"/>
    <w:basedOn w:val="Domylnaczcionkaakapitu"/>
    <w:uiPriority w:val="1"/>
    <w:rsid w:val="00E53FAB"/>
    <w:rPr>
      <w:rFonts w:ascii="Times New Roman" w:hAnsi="Times New Roman"/>
      <w:b/>
      <w:sz w:val="48"/>
    </w:rPr>
  </w:style>
  <w:style w:type="character" w:customStyle="1" w:styleId="times12">
    <w:name w:val="times 12"/>
    <w:basedOn w:val="Domylnaczcionkaakapitu"/>
    <w:uiPriority w:val="1"/>
    <w:rsid w:val="00E53FAB"/>
    <w:rPr>
      <w:rFonts w:ascii="Times New Roman" w:hAnsi="Times New Roman"/>
      <w:sz w:val="24"/>
    </w:rPr>
  </w:style>
  <w:style w:type="paragraph" w:styleId="Nagwekspisutreci">
    <w:name w:val="TOC Heading"/>
    <w:basedOn w:val="Nagwek1"/>
    <w:next w:val="Normalny"/>
    <w:uiPriority w:val="39"/>
    <w:unhideWhenUsed/>
    <w:qFormat/>
    <w:rsid w:val="00E53FAB"/>
    <w:pPr>
      <w:spacing w:before="240" w:after="0"/>
      <w:outlineLvl w:val="9"/>
    </w:pPr>
    <w:rPr>
      <w:sz w:val="32"/>
      <w:szCs w:val="32"/>
      <w:lang w:eastAsia="pl-PL"/>
    </w:rPr>
  </w:style>
  <w:style w:type="paragraph" w:styleId="Spistreci1">
    <w:name w:val="toc 1"/>
    <w:basedOn w:val="Normalny"/>
    <w:next w:val="Normalny"/>
    <w:autoRedefine/>
    <w:uiPriority w:val="39"/>
    <w:unhideWhenUsed/>
    <w:rsid w:val="00E53FAB"/>
    <w:pPr>
      <w:spacing w:after="100"/>
    </w:pPr>
  </w:style>
  <w:style w:type="paragraph" w:styleId="Spistreci2">
    <w:name w:val="toc 2"/>
    <w:basedOn w:val="Normalny"/>
    <w:next w:val="Normalny"/>
    <w:autoRedefine/>
    <w:uiPriority w:val="39"/>
    <w:unhideWhenUsed/>
    <w:rsid w:val="00E53FAB"/>
    <w:pPr>
      <w:spacing w:after="100"/>
      <w:ind w:left="220"/>
    </w:pPr>
    <w:rPr>
      <w:rFonts w:eastAsiaTheme="minorEastAsia" w:cs="Times New Roman"/>
      <w:lang w:eastAsia="pl-PL"/>
    </w:rPr>
  </w:style>
  <w:style w:type="paragraph" w:styleId="Spistreci3">
    <w:name w:val="toc 3"/>
    <w:basedOn w:val="Normalny"/>
    <w:next w:val="Normalny"/>
    <w:autoRedefine/>
    <w:uiPriority w:val="39"/>
    <w:unhideWhenUsed/>
    <w:rsid w:val="00E53FAB"/>
    <w:pPr>
      <w:spacing w:after="100"/>
      <w:ind w:left="440"/>
    </w:pPr>
    <w:rPr>
      <w:rFonts w:eastAsiaTheme="minorEastAsia" w:cs="Times New Roman"/>
      <w:lang w:eastAsia="pl-PL"/>
    </w:rPr>
  </w:style>
  <w:style w:type="paragraph" w:customStyle="1" w:styleId="Podtytupodrozdziau">
    <w:name w:val="Podtytuł podrozdziału"/>
    <w:basedOn w:val="Nagwek3"/>
    <w:next w:val="Tekstpracamagisterska"/>
    <w:qFormat/>
    <w:rsid w:val="00E53FAB"/>
    <w:pPr>
      <w:spacing w:before="240" w:after="0" w:line="360" w:lineRule="auto"/>
    </w:pPr>
    <w:rPr>
      <w:rFonts w:ascii="Times New Roman" w:hAnsi="Times New Roman"/>
      <w:b/>
      <w:color w:val="auto"/>
      <w:sz w:val="24"/>
      <w:szCs w:val="24"/>
    </w:rPr>
  </w:style>
  <w:style w:type="paragraph" w:styleId="Spisilustracji">
    <w:name w:val="table of figures"/>
    <w:basedOn w:val="Normalny"/>
    <w:next w:val="Normalny"/>
    <w:uiPriority w:val="99"/>
    <w:unhideWhenUsed/>
    <w:rsid w:val="00E53FAB"/>
    <w:pPr>
      <w:spacing w:after="0"/>
    </w:pPr>
  </w:style>
  <w:style w:type="paragraph" w:styleId="Tekstprzypisudolnego">
    <w:name w:val="footnote text"/>
    <w:basedOn w:val="Normalny"/>
    <w:link w:val="TekstprzypisudolnegoZnak"/>
    <w:uiPriority w:val="99"/>
    <w:semiHidden/>
    <w:unhideWhenUsed/>
    <w:rsid w:val="0009375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09375E"/>
    <w:rPr>
      <w:kern w:val="0"/>
      <w:sz w:val="20"/>
      <w:szCs w:val="20"/>
      <w14:ligatures w14:val="none"/>
    </w:rPr>
  </w:style>
  <w:style w:type="character" w:styleId="Odwoanieprzypisudolnego">
    <w:name w:val="footnote reference"/>
    <w:basedOn w:val="Domylnaczcionkaakapitu"/>
    <w:uiPriority w:val="99"/>
    <w:semiHidden/>
    <w:unhideWhenUsed/>
    <w:rsid w:val="0009375E"/>
    <w:rPr>
      <w:vertAlign w:val="superscript"/>
    </w:rPr>
  </w:style>
  <w:style w:type="character" w:styleId="Nierozpoznanawzmianka">
    <w:name w:val="Unresolved Mention"/>
    <w:basedOn w:val="Domylnaczcionkaakapitu"/>
    <w:uiPriority w:val="99"/>
    <w:semiHidden/>
    <w:unhideWhenUsed/>
    <w:rsid w:val="00A301AF"/>
    <w:rPr>
      <w:color w:val="605E5C"/>
      <w:shd w:val="clear" w:color="auto" w:fill="E1DFDD"/>
    </w:rPr>
  </w:style>
  <w:style w:type="character" w:styleId="UyteHipercze">
    <w:name w:val="FollowedHyperlink"/>
    <w:basedOn w:val="Domylnaczcionkaakapitu"/>
    <w:uiPriority w:val="99"/>
    <w:semiHidden/>
    <w:unhideWhenUsed/>
    <w:rsid w:val="00D14708"/>
    <w:rPr>
      <w:color w:val="96607D" w:themeColor="followedHyperlink"/>
      <w:u w:val="single"/>
    </w:rPr>
  </w:style>
  <w:style w:type="character" w:styleId="Tekstzastpczy">
    <w:name w:val="Placeholder Text"/>
    <w:basedOn w:val="Domylnaczcionkaakapitu"/>
    <w:uiPriority w:val="99"/>
    <w:semiHidden/>
    <w:rsid w:val="005B639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2239020">
      <w:bodyDiv w:val="1"/>
      <w:marLeft w:val="0"/>
      <w:marRight w:val="0"/>
      <w:marTop w:val="0"/>
      <w:marBottom w:val="0"/>
      <w:divBdr>
        <w:top w:val="none" w:sz="0" w:space="0" w:color="auto"/>
        <w:left w:val="none" w:sz="0" w:space="0" w:color="auto"/>
        <w:bottom w:val="none" w:sz="0" w:space="0" w:color="auto"/>
        <w:right w:val="none" w:sz="0" w:space="0" w:color="auto"/>
      </w:divBdr>
      <w:divsChild>
        <w:div w:id="1214002623">
          <w:marLeft w:val="0"/>
          <w:marRight w:val="720"/>
          <w:marTop w:val="0"/>
          <w:marBottom w:val="0"/>
          <w:divBdr>
            <w:top w:val="none" w:sz="0" w:space="0" w:color="auto"/>
            <w:left w:val="none" w:sz="0" w:space="0" w:color="auto"/>
            <w:bottom w:val="none" w:sz="0" w:space="0" w:color="auto"/>
            <w:right w:val="none" w:sz="0" w:space="0" w:color="auto"/>
          </w:divBdr>
        </w:div>
        <w:div w:id="1743716860">
          <w:marLeft w:val="0"/>
          <w:marRight w:val="0"/>
          <w:marTop w:val="0"/>
          <w:marBottom w:val="0"/>
          <w:divBdr>
            <w:top w:val="none" w:sz="0" w:space="0" w:color="auto"/>
            <w:left w:val="none" w:sz="0" w:space="0" w:color="auto"/>
            <w:bottom w:val="none" w:sz="0" w:space="0" w:color="auto"/>
            <w:right w:val="none" w:sz="0" w:space="0" w:color="auto"/>
          </w:divBdr>
        </w:div>
      </w:divsChild>
    </w:div>
    <w:div w:id="1181164088">
      <w:bodyDiv w:val="1"/>
      <w:marLeft w:val="0"/>
      <w:marRight w:val="0"/>
      <w:marTop w:val="0"/>
      <w:marBottom w:val="0"/>
      <w:divBdr>
        <w:top w:val="none" w:sz="0" w:space="0" w:color="auto"/>
        <w:left w:val="none" w:sz="0" w:space="0" w:color="auto"/>
        <w:bottom w:val="none" w:sz="0" w:space="0" w:color="auto"/>
        <w:right w:val="none" w:sz="0" w:space="0" w:color="auto"/>
      </w:divBdr>
      <w:divsChild>
        <w:div w:id="506332567">
          <w:marLeft w:val="0"/>
          <w:marRight w:val="720"/>
          <w:marTop w:val="0"/>
          <w:marBottom w:val="0"/>
          <w:divBdr>
            <w:top w:val="none" w:sz="0" w:space="0" w:color="auto"/>
            <w:left w:val="none" w:sz="0" w:space="0" w:color="auto"/>
            <w:bottom w:val="none" w:sz="0" w:space="0" w:color="auto"/>
            <w:right w:val="none" w:sz="0" w:space="0" w:color="auto"/>
          </w:divBdr>
        </w:div>
        <w:div w:id="240481090">
          <w:marLeft w:val="0"/>
          <w:marRight w:val="0"/>
          <w:marTop w:val="0"/>
          <w:marBottom w:val="0"/>
          <w:divBdr>
            <w:top w:val="none" w:sz="0" w:space="0" w:color="auto"/>
            <w:left w:val="none" w:sz="0" w:space="0" w:color="auto"/>
            <w:bottom w:val="none" w:sz="0" w:space="0" w:color="auto"/>
            <w:right w:val="none" w:sz="0" w:space="0" w:color="auto"/>
          </w:divBdr>
        </w:div>
      </w:divsChild>
    </w:div>
    <w:div w:id="1823236312">
      <w:bodyDiv w:val="1"/>
      <w:marLeft w:val="0"/>
      <w:marRight w:val="0"/>
      <w:marTop w:val="0"/>
      <w:marBottom w:val="0"/>
      <w:divBdr>
        <w:top w:val="none" w:sz="0" w:space="0" w:color="auto"/>
        <w:left w:val="none" w:sz="0" w:space="0" w:color="auto"/>
        <w:bottom w:val="none" w:sz="0" w:space="0" w:color="auto"/>
        <w:right w:val="none" w:sz="0" w:space="0" w:color="auto"/>
      </w:divBdr>
      <w:divsChild>
        <w:div w:id="1499347389">
          <w:marLeft w:val="0"/>
          <w:marRight w:val="72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A3417CB9A473CB6B7CD78BD963EA7"/>
        <w:category>
          <w:name w:val="Ogólne"/>
          <w:gallery w:val="placeholder"/>
        </w:category>
        <w:types>
          <w:type w:val="bbPlcHdr"/>
        </w:types>
        <w:behaviors>
          <w:behavior w:val="content"/>
        </w:behaviors>
        <w:guid w:val="{1122D47D-9DFE-4DD4-A9F0-25F6DEDC9DE2}"/>
      </w:docPartPr>
      <w:docPartBody>
        <w:p w:rsidR="007C2C7A" w:rsidRDefault="007C2C7A" w:rsidP="007C2C7A">
          <w:pPr>
            <w:pStyle w:val="479A3417CB9A473CB6B7CD78BD963EA7"/>
          </w:pPr>
          <w:r w:rsidRPr="00E373E1">
            <w:rPr>
              <w:rStyle w:val="Tekstzastpczy"/>
              <w:rFonts w:eastAsiaTheme="minorHAnsi"/>
              <w:sz w:val="20"/>
              <w:szCs w:val="20"/>
            </w:rPr>
            <w:t>Wybierz element</w:t>
          </w:r>
        </w:p>
      </w:docPartBody>
    </w:docPart>
    <w:docPart>
      <w:docPartPr>
        <w:name w:val="3ACC5F841FEE41D7B559D12B1601FCA2"/>
        <w:category>
          <w:name w:val="Ogólne"/>
          <w:gallery w:val="placeholder"/>
        </w:category>
        <w:types>
          <w:type w:val="bbPlcHdr"/>
        </w:types>
        <w:behaviors>
          <w:behavior w:val="content"/>
        </w:behaviors>
        <w:guid w:val="{0F98EEC5-4522-4A09-ABD3-4141D31218C2}"/>
      </w:docPartPr>
      <w:docPartBody>
        <w:p w:rsidR="007C2C7A" w:rsidRDefault="007C2C7A" w:rsidP="007C2C7A">
          <w:pPr>
            <w:pStyle w:val="3ACC5F841FEE41D7B559D12B1601FCA2"/>
          </w:pPr>
          <w:r w:rsidRPr="00E373E1">
            <w:rPr>
              <w:rStyle w:val="Tekstzastpczy"/>
              <w:rFonts w:eastAsiaTheme="minorHAnsi"/>
              <w:sz w:val="20"/>
              <w:szCs w:val="20"/>
            </w:rPr>
            <w:t>Kliknij, aby wprowadzić tekst</w:t>
          </w:r>
        </w:p>
      </w:docPartBody>
    </w:docPart>
    <w:docPart>
      <w:docPartPr>
        <w:name w:val="F8C11F75562E4CCDB0FB81BCF35C7ED7"/>
        <w:category>
          <w:name w:val="Ogólne"/>
          <w:gallery w:val="placeholder"/>
        </w:category>
        <w:types>
          <w:type w:val="bbPlcHdr"/>
        </w:types>
        <w:behaviors>
          <w:behavior w:val="content"/>
        </w:behaviors>
        <w:guid w:val="{75F81200-760C-4E66-8D33-A3395D1EEC81}"/>
      </w:docPartPr>
      <w:docPartBody>
        <w:p w:rsidR="007C2C7A" w:rsidRDefault="007C2C7A" w:rsidP="007C2C7A">
          <w:pPr>
            <w:pStyle w:val="F8C11F75562E4CCDB0FB81BCF35C7ED7"/>
          </w:pPr>
          <w:r w:rsidRPr="00E373E1">
            <w:rPr>
              <w:rStyle w:val="Tekstzastpczy"/>
              <w:rFonts w:eastAsiaTheme="minorHAnsi"/>
              <w:sz w:val="20"/>
              <w:szCs w:val="20"/>
            </w:rPr>
            <w:t>Kliknij, aby wprowadzić tekst</w:t>
          </w:r>
        </w:p>
      </w:docPartBody>
    </w:docPart>
    <w:docPart>
      <w:docPartPr>
        <w:name w:val="D015A33856CE42AB9764C6B759D32AED"/>
        <w:category>
          <w:name w:val="Ogólne"/>
          <w:gallery w:val="placeholder"/>
        </w:category>
        <w:types>
          <w:type w:val="bbPlcHdr"/>
        </w:types>
        <w:behaviors>
          <w:behavior w:val="content"/>
        </w:behaviors>
        <w:guid w:val="{96AEB4C3-156F-4F2E-8BEE-DECB1611CC82}"/>
      </w:docPartPr>
      <w:docPartBody>
        <w:p w:rsidR="007C2C7A" w:rsidRDefault="007C2C7A" w:rsidP="007C2C7A">
          <w:pPr>
            <w:pStyle w:val="D015A33856CE42AB9764C6B759D32AED"/>
          </w:pPr>
          <w:r>
            <w:rPr>
              <w:rStyle w:val="Tekstzastpczy"/>
              <w:rFonts w:eastAsiaTheme="minorHAnsi"/>
              <w:sz w:val="20"/>
              <w:szCs w:val="20"/>
            </w:rPr>
            <w:t>Wprowadź</w:t>
          </w:r>
        </w:p>
      </w:docPartBody>
    </w:docPart>
    <w:docPart>
      <w:docPartPr>
        <w:name w:val="658A91736C9C4644A895755676E4EF66"/>
        <w:category>
          <w:name w:val="Ogólne"/>
          <w:gallery w:val="placeholder"/>
        </w:category>
        <w:types>
          <w:type w:val="bbPlcHdr"/>
        </w:types>
        <w:behaviors>
          <w:behavior w:val="content"/>
        </w:behaviors>
        <w:guid w:val="{5B5E2D06-46F9-4ECF-BF38-BC872B95ABE5}"/>
      </w:docPartPr>
      <w:docPartBody>
        <w:p w:rsidR="007C2C7A" w:rsidRDefault="007C2C7A" w:rsidP="007C2C7A">
          <w:pPr>
            <w:pStyle w:val="658A91736C9C4644A895755676E4EF66"/>
          </w:pPr>
          <w:r>
            <w:rPr>
              <w:rStyle w:val="Tekstzastpczy"/>
              <w:rFonts w:eastAsiaTheme="minorHAnsi"/>
              <w:sz w:val="20"/>
              <w:szCs w:val="20"/>
            </w:rPr>
            <w:t>Wprowadź</w:t>
          </w:r>
        </w:p>
      </w:docPartBody>
    </w:docPart>
    <w:docPart>
      <w:docPartPr>
        <w:name w:val="0013F79B37CD4CBF87FA2843963FAE2C"/>
        <w:category>
          <w:name w:val="Ogólne"/>
          <w:gallery w:val="placeholder"/>
        </w:category>
        <w:types>
          <w:type w:val="bbPlcHdr"/>
        </w:types>
        <w:behaviors>
          <w:behavior w:val="content"/>
        </w:behaviors>
        <w:guid w:val="{DAE22752-AAB7-4B24-8570-F2D2F957F13B}"/>
      </w:docPartPr>
      <w:docPartBody>
        <w:p w:rsidR="007C2C7A" w:rsidRDefault="007C2C7A" w:rsidP="007C2C7A">
          <w:pPr>
            <w:pStyle w:val="0013F79B37CD4CBF87FA2843963FAE2C"/>
          </w:pPr>
          <w:r>
            <w:rPr>
              <w:rStyle w:val="Tekstzastpczy"/>
              <w:rFonts w:eastAsiaTheme="minorHAnsi"/>
              <w:sz w:val="20"/>
              <w:szCs w:val="20"/>
            </w:rPr>
            <w:t>Wprowadź</w:t>
          </w:r>
        </w:p>
      </w:docPartBody>
    </w:docPart>
    <w:docPart>
      <w:docPartPr>
        <w:name w:val="DDA8317B0E66464F96A9F76F10EF77CE"/>
        <w:category>
          <w:name w:val="Ogólne"/>
          <w:gallery w:val="placeholder"/>
        </w:category>
        <w:types>
          <w:type w:val="bbPlcHdr"/>
        </w:types>
        <w:behaviors>
          <w:behavior w:val="content"/>
        </w:behaviors>
        <w:guid w:val="{C5E601C5-6834-437C-AE6F-8BE8B0F38744}"/>
      </w:docPartPr>
      <w:docPartBody>
        <w:p w:rsidR="007C2C7A" w:rsidRDefault="007C2C7A" w:rsidP="007C2C7A">
          <w:pPr>
            <w:pStyle w:val="DDA8317B0E66464F96A9F76F10EF77CE"/>
          </w:pPr>
          <w:r>
            <w:rPr>
              <w:rStyle w:val="Tekstzastpczy"/>
              <w:rFonts w:eastAsiaTheme="minorHAnsi"/>
              <w:sz w:val="20"/>
              <w:szCs w:val="20"/>
            </w:rPr>
            <w:t>Wprowadź</w:t>
          </w:r>
        </w:p>
      </w:docPartBody>
    </w:docPart>
    <w:docPart>
      <w:docPartPr>
        <w:name w:val="3E9D79B2811F4A928CBAF3A7F8B31D6A"/>
        <w:category>
          <w:name w:val="Ogólne"/>
          <w:gallery w:val="placeholder"/>
        </w:category>
        <w:types>
          <w:type w:val="bbPlcHdr"/>
        </w:types>
        <w:behaviors>
          <w:behavior w:val="content"/>
        </w:behaviors>
        <w:guid w:val="{315D5B84-130F-4EB9-B8D1-E18E8E9DF886}"/>
      </w:docPartPr>
      <w:docPartBody>
        <w:p w:rsidR="007C2C7A" w:rsidRDefault="007C2C7A" w:rsidP="007C2C7A">
          <w:pPr>
            <w:pStyle w:val="3E9D79B2811F4A928CBAF3A7F8B31D6A"/>
          </w:pPr>
          <w:r w:rsidRPr="00E373E1">
            <w:rPr>
              <w:rStyle w:val="Tekstzastpczy"/>
              <w:rFonts w:eastAsiaTheme="minorHAnsi"/>
              <w:sz w:val="44"/>
              <w:szCs w:val="44"/>
            </w:rPr>
            <w:t>Tytuł pracy</w:t>
          </w:r>
        </w:p>
      </w:docPartBody>
    </w:docPart>
    <w:docPart>
      <w:docPartPr>
        <w:name w:val="1AEF5F5BC91E4A65842C8D6451BB4194"/>
        <w:category>
          <w:name w:val="Ogólne"/>
          <w:gallery w:val="placeholder"/>
        </w:category>
        <w:types>
          <w:type w:val="bbPlcHdr"/>
        </w:types>
        <w:behaviors>
          <w:behavior w:val="content"/>
        </w:behaviors>
        <w:guid w:val="{1424A787-F6DD-4E44-916F-ABC70D14EF33}"/>
      </w:docPartPr>
      <w:docPartBody>
        <w:p w:rsidR="007C2C7A" w:rsidRDefault="007C2C7A" w:rsidP="007C2C7A">
          <w:pPr>
            <w:pStyle w:val="1AEF5F5BC91E4A65842C8D6451BB4194"/>
          </w:pPr>
          <w:r w:rsidRPr="00E373E1">
            <w:rPr>
              <w:rStyle w:val="Tekstzastpczy"/>
              <w:rFonts w:eastAsiaTheme="minorHAnsi"/>
              <w:sz w:val="20"/>
              <w:szCs w:val="20"/>
            </w:rPr>
            <w:t>Wybierz element</w:t>
          </w:r>
        </w:p>
      </w:docPartBody>
    </w:docPart>
    <w:docPart>
      <w:docPartPr>
        <w:name w:val="142717005BCF4484B36879EFD0845EF9"/>
        <w:category>
          <w:name w:val="Ogólne"/>
          <w:gallery w:val="placeholder"/>
        </w:category>
        <w:types>
          <w:type w:val="bbPlcHdr"/>
        </w:types>
        <w:behaviors>
          <w:behavior w:val="content"/>
        </w:behaviors>
        <w:guid w:val="{245B02BF-2D1E-407B-96F3-EF320CD34972}"/>
      </w:docPartPr>
      <w:docPartBody>
        <w:p w:rsidR="007C2C7A" w:rsidRDefault="007C2C7A" w:rsidP="007C2C7A">
          <w:pPr>
            <w:pStyle w:val="142717005BCF4484B36879EFD0845EF9"/>
          </w:pPr>
          <w:r w:rsidRPr="00E373E1">
            <w:rPr>
              <w:rStyle w:val="Tekstzastpczy"/>
              <w:rFonts w:eastAsiaTheme="minorHAnsi"/>
              <w:sz w:val="20"/>
              <w:szCs w:val="20"/>
            </w:rPr>
            <w:t>Kliknij, aby wprowadzić tekst</w:t>
          </w:r>
        </w:p>
      </w:docPartBody>
    </w:docPart>
    <w:docPart>
      <w:docPartPr>
        <w:name w:val="5264486FB155498D93D38A8CEB77492D"/>
        <w:category>
          <w:name w:val="Ogólne"/>
          <w:gallery w:val="placeholder"/>
        </w:category>
        <w:types>
          <w:type w:val="bbPlcHdr"/>
        </w:types>
        <w:behaviors>
          <w:behavior w:val="content"/>
        </w:behaviors>
        <w:guid w:val="{9B417EFE-224E-4BE0-8C4B-441D29A61D1B}"/>
      </w:docPartPr>
      <w:docPartBody>
        <w:p w:rsidR="007C2C7A" w:rsidRDefault="007C2C7A" w:rsidP="007C2C7A">
          <w:pPr>
            <w:pStyle w:val="5264486FB155498D93D38A8CEB77492D"/>
          </w:pPr>
          <w:r w:rsidRPr="00E373E1">
            <w:rPr>
              <w:rStyle w:val="Tekstzastpczy"/>
              <w:rFonts w:eastAsiaTheme="minorHAnsi"/>
              <w:sz w:val="20"/>
              <w:szCs w:val="20"/>
            </w:rPr>
            <w:t>Wybierz element</w:t>
          </w:r>
        </w:p>
      </w:docPartBody>
    </w:docPart>
    <w:docPart>
      <w:docPartPr>
        <w:name w:val="041B5052D606471BB59BE00C9F708C34"/>
        <w:category>
          <w:name w:val="Ogólne"/>
          <w:gallery w:val="placeholder"/>
        </w:category>
        <w:types>
          <w:type w:val="bbPlcHdr"/>
        </w:types>
        <w:behaviors>
          <w:behavior w:val="content"/>
        </w:behaviors>
        <w:guid w:val="{DD81D5A6-9F3C-42C6-926C-CF227B781121}"/>
      </w:docPartPr>
      <w:docPartBody>
        <w:p w:rsidR="007C2C7A" w:rsidRDefault="007C2C7A" w:rsidP="007C2C7A">
          <w:pPr>
            <w:pStyle w:val="041B5052D606471BB59BE00C9F708C34"/>
          </w:pPr>
          <w:r w:rsidRPr="00E373E1">
            <w:rPr>
              <w:rStyle w:val="Tekstzastpczy"/>
              <w:rFonts w:eastAsiaTheme="minorHAnsi"/>
              <w:sz w:val="20"/>
              <w:szCs w:val="20"/>
            </w:rPr>
            <w:t>Kliknij, aby wprowadzić tekst</w:t>
          </w:r>
        </w:p>
      </w:docPartBody>
    </w:docPart>
    <w:docPart>
      <w:docPartPr>
        <w:name w:val="D0D3D98202204A80A0AC8E7ED50884A0"/>
        <w:category>
          <w:name w:val="Ogólne"/>
          <w:gallery w:val="placeholder"/>
        </w:category>
        <w:types>
          <w:type w:val="bbPlcHdr"/>
        </w:types>
        <w:behaviors>
          <w:behavior w:val="content"/>
        </w:behaviors>
        <w:guid w:val="{620EAC5B-DD63-4F23-9346-008143ED321A}"/>
      </w:docPartPr>
      <w:docPartBody>
        <w:p w:rsidR="007C2C7A" w:rsidRDefault="007C2C7A" w:rsidP="007C2C7A">
          <w:pPr>
            <w:pStyle w:val="D0D3D98202204A80A0AC8E7ED50884A0"/>
          </w:pPr>
          <w:r w:rsidRPr="00E373E1">
            <w:rPr>
              <w:rStyle w:val="Tekstzastpczy"/>
              <w:rFonts w:eastAsiaTheme="minorHAnsi"/>
              <w:sz w:val="20"/>
              <w:szCs w:val="20"/>
            </w:rPr>
            <w:t>Kliknij, aby wprowadzić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C7A"/>
    <w:rsid w:val="00372924"/>
    <w:rsid w:val="00497953"/>
    <w:rsid w:val="006C5958"/>
    <w:rsid w:val="00702300"/>
    <w:rsid w:val="007C2C7A"/>
    <w:rsid w:val="00B13F2B"/>
    <w:rsid w:val="00FD4DD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l-PL" w:eastAsia="pl-PL"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497953"/>
    <w:rPr>
      <w:color w:val="666666"/>
    </w:rPr>
  </w:style>
  <w:style w:type="paragraph" w:customStyle="1" w:styleId="479A3417CB9A473CB6B7CD78BD963EA7">
    <w:name w:val="479A3417CB9A473CB6B7CD78BD963EA7"/>
    <w:rsid w:val="007C2C7A"/>
  </w:style>
  <w:style w:type="paragraph" w:customStyle="1" w:styleId="3ACC5F841FEE41D7B559D12B1601FCA2">
    <w:name w:val="3ACC5F841FEE41D7B559D12B1601FCA2"/>
    <w:rsid w:val="007C2C7A"/>
  </w:style>
  <w:style w:type="paragraph" w:customStyle="1" w:styleId="F8C11F75562E4CCDB0FB81BCF35C7ED7">
    <w:name w:val="F8C11F75562E4CCDB0FB81BCF35C7ED7"/>
    <w:rsid w:val="007C2C7A"/>
  </w:style>
  <w:style w:type="paragraph" w:customStyle="1" w:styleId="D015A33856CE42AB9764C6B759D32AED">
    <w:name w:val="D015A33856CE42AB9764C6B759D32AED"/>
    <w:rsid w:val="007C2C7A"/>
  </w:style>
  <w:style w:type="paragraph" w:customStyle="1" w:styleId="658A91736C9C4644A895755676E4EF66">
    <w:name w:val="658A91736C9C4644A895755676E4EF66"/>
    <w:rsid w:val="007C2C7A"/>
  </w:style>
  <w:style w:type="paragraph" w:customStyle="1" w:styleId="0013F79B37CD4CBF87FA2843963FAE2C">
    <w:name w:val="0013F79B37CD4CBF87FA2843963FAE2C"/>
    <w:rsid w:val="007C2C7A"/>
  </w:style>
  <w:style w:type="paragraph" w:customStyle="1" w:styleId="DDA8317B0E66464F96A9F76F10EF77CE">
    <w:name w:val="DDA8317B0E66464F96A9F76F10EF77CE"/>
    <w:rsid w:val="007C2C7A"/>
  </w:style>
  <w:style w:type="paragraph" w:customStyle="1" w:styleId="3E9D79B2811F4A928CBAF3A7F8B31D6A">
    <w:name w:val="3E9D79B2811F4A928CBAF3A7F8B31D6A"/>
    <w:rsid w:val="007C2C7A"/>
  </w:style>
  <w:style w:type="paragraph" w:customStyle="1" w:styleId="1AEF5F5BC91E4A65842C8D6451BB4194">
    <w:name w:val="1AEF5F5BC91E4A65842C8D6451BB4194"/>
    <w:rsid w:val="007C2C7A"/>
  </w:style>
  <w:style w:type="paragraph" w:customStyle="1" w:styleId="142717005BCF4484B36879EFD0845EF9">
    <w:name w:val="142717005BCF4484B36879EFD0845EF9"/>
    <w:rsid w:val="007C2C7A"/>
  </w:style>
  <w:style w:type="paragraph" w:customStyle="1" w:styleId="5264486FB155498D93D38A8CEB77492D">
    <w:name w:val="5264486FB155498D93D38A8CEB77492D"/>
    <w:rsid w:val="007C2C7A"/>
  </w:style>
  <w:style w:type="paragraph" w:customStyle="1" w:styleId="041B5052D606471BB59BE00C9F708C34">
    <w:name w:val="041B5052D606471BB59BE00C9F708C34"/>
    <w:rsid w:val="007C2C7A"/>
  </w:style>
  <w:style w:type="paragraph" w:customStyle="1" w:styleId="D0D3D98202204A80A0AC8E7ED50884A0">
    <w:name w:val="D0D3D98202204A80A0AC8E7ED50884A0"/>
    <w:rsid w:val="007C2C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Pakiet 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A9FA92-CBF6-44B4-868B-A0F8CB806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19</Pages>
  <Words>2463</Words>
  <Characters>14042</Characters>
  <Application>Microsoft Office Word</Application>
  <DocSecurity>0</DocSecurity>
  <Lines>117</Lines>
  <Paragraphs>32</Paragraphs>
  <ScaleCrop>false</ScaleCrop>
  <Company/>
  <LinksUpToDate>false</LinksUpToDate>
  <CharactersWithSpaces>16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 Ziółkowski</dc:creator>
  <cp:keywords/>
  <dc:description/>
  <cp:lastModifiedBy>Antoni Ziółkowski</cp:lastModifiedBy>
  <cp:revision>139</cp:revision>
  <dcterms:created xsi:type="dcterms:W3CDTF">2024-01-13T13:45:00Z</dcterms:created>
  <dcterms:modified xsi:type="dcterms:W3CDTF">2024-03-1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rHFzGOx"/&gt;&lt;style id="http://www.zotero.org/styles/chicago-fullnote-bibliography" locale="pl-PL"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